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F1B536F" w:rsidR="00DF6B8D" w:rsidRPr="00322E41" w:rsidRDefault="00753F86" w:rsidP="0038245D">
      <w:pPr>
        <w:spacing w:line="240" w:lineRule="auto"/>
        <w:jc w:val="center"/>
        <w:rPr>
          <w:rFonts w:ascii="Times New Roman" w:hAnsi="Times New Roman" w:cs="Times New Roman"/>
          <w:sz w:val="28"/>
          <w:szCs w:val="24"/>
        </w:rPr>
      </w:pPr>
      <w:r>
        <w:rPr>
          <w:rFonts w:ascii="Times New Roman" w:hAnsi="Times New Roman" w:cs="Times New Roman"/>
          <w:sz w:val="28"/>
          <w:szCs w:val="24"/>
        </w:rPr>
        <w:t>Realizable</w:t>
      </w:r>
      <w:r w:rsidR="009D7F77">
        <w:rPr>
          <w:rFonts w:ascii="Times New Roman" w:hAnsi="Times New Roman" w:cs="Times New Roman"/>
          <w:sz w:val="28"/>
          <w:szCs w:val="24"/>
        </w:rPr>
        <w:t xml:space="preserve"> </w:t>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xml:space="preserve">: </w:t>
      </w:r>
      <w:commentRangeStart w:id="0"/>
      <w:r w:rsidR="005009FF">
        <w:rPr>
          <w:rFonts w:ascii="Times New Roman" w:hAnsi="Times New Roman" w:cs="Times New Roman"/>
          <w:sz w:val="28"/>
          <w:szCs w:val="24"/>
        </w:rPr>
        <w:t xml:space="preserve">Evaluating </w:t>
      </w:r>
      <w:commentRangeEnd w:id="0"/>
      <w:r w:rsidR="00C25794">
        <w:rPr>
          <w:rStyle w:val="CommentReference"/>
        </w:rPr>
        <w:commentReference w:id="0"/>
      </w:r>
      <w:r w:rsidR="004136E0">
        <w:rPr>
          <w:rFonts w:ascii="Times New Roman" w:hAnsi="Times New Roman" w:cs="Times New Roman"/>
          <w:sz w:val="28"/>
          <w:szCs w:val="24"/>
        </w:rPr>
        <w:t>the Reliability of Publ</w:t>
      </w:r>
      <w:r w:rsidR="009566F8">
        <w:rPr>
          <w:rFonts w:ascii="Times New Roman" w:hAnsi="Times New Roman" w:cs="Times New Roman"/>
          <w:sz w:val="28"/>
          <w:szCs w:val="24"/>
        </w:rPr>
        <w:t xml:space="preserve">ic Transit </w:t>
      </w:r>
      <w:r w:rsidR="009D7F77">
        <w:rPr>
          <w:rFonts w:ascii="Times New Roman" w:hAnsi="Times New Roman" w:cs="Times New Roman"/>
          <w:sz w:val="28"/>
          <w:szCs w:val="24"/>
        </w:rPr>
        <w:t>Accessibility</w:t>
      </w:r>
      <w:r w:rsidR="00DF6B8D" w:rsidRPr="00322E41">
        <w:rPr>
          <w:rFonts w:ascii="Times New Roman" w:hAnsi="Times New Roman" w:cs="Times New Roman"/>
          <w:sz w:val="28"/>
          <w:szCs w:val="24"/>
        </w:rPr>
        <w:t xml:space="preserve"> </w:t>
      </w:r>
      <w:r w:rsidR="009566F8">
        <w:rPr>
          <w:rFonts w:ascii="Times New Roman" w:hAnsi="Times New Roman" w:cs="Times New Roman"/>
          <w:sz w:val="28"/>
          <w:szCs w:val="24"/>
        </w:rPr>
        <w:t xml:space="preserve">using </w:t>
      </w:r>
      <w:r w:rsidR="009C6B0B">
        <w:rPr>
          <w:rFonts w:ascii="Times New Roman" w:hAnsi="Times New Roman" w:cs="Times New Roman"/>
          <w:sz w:val="28"/>
          <w:szCs w:val="24"/>
        </w:rPr>
        <w:t xml:space="preserve">High-resolution Real-time Data </w:t>
      </w:r>
    </w:p>
    <w:p w14:paraId="3EF40BE0" w14:textId="020E1D3D" w:rsidR="00DF6B8D" w:rsidRDefault="00DF6B8D" w:rsidP="0038245D">
      <w:pPr>
        <w:spacing w:line="24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2"/>
      </w:r>
    </w:p>
    <w:p w14:paraId="2A670890" w14:textId="30D01831" w:rsidR="00C91F5B" w:rsidRPr="00BD6C8F" w:rsidRDefault="00BD6C8F" w:rsidP="0038245D">
      <w:pPr>
        <w:spacing w:line="24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2A71C135" w14:textId="77777777" w:rsidR="009810A1" w:rsidRDefault="009810A1" w:rsidP="0038245D">
      <w:pPr>
        <w:spacing w:line="240" w:lineRule="auto"/>
        <w:jc w:val="both"/>
        <w:rPr>
          <w:rFonts w:ascii="Times New Roman" w:hAnsi="Times New Roman" w:cs="Times New Roman"/>
          <w:sz w:val="24"/>
        </w:rPr>
      </w:pPr>
    </w:p>
    <w:p w14:paraId="37BA4E19" w14:textId="1CAC3433" w:rsidR="00C17EA3" w:rsidRDefault="00A07C82" w:rsidP="0038245D">
      <w:pPr>
        <w:spacing w:line="240" w:lineRule="auto"/>
        <w:jc w:val="both"/>
        <w:rPr>
          <w:rFonts w:ascii="Times New Roman" w:hAnsi="Times New Roman" w:cs="Times New Roman"/>
          <w:sz w:val="24"/>
        </w:rPr>
      </w:pPr>
      <w:r w:rsidRPr="00910F57">
        <w:rPr>
          <w:rFonts w:ascii="Times New Roman" w:hAnsi="Times New Roman" w:cs="Times New Roman"/>
          <w:sz w:val="24"/>
        </w:rPr>
        <w:t xml:space="preserve">Unreliability </w:t>
      </w:r>
      <w:r w:rsidR="009A6BE1" w:rsidRPr="00910F57">
        <w:rPr>
          <w:rFonts w:ascii="Times New Roman" w:hAnsi="Times New Roman" w:cs="Times New Roman"/>
          <w:sz w:val="24"/>
        </w:rPr>
        <w:t>of</w:t>
      </w:r>
      <w:r w:rsidR="00910F57">
        <w:rPr>
          <w:rFonts w:ascii="Times New Roman" w:hAnsi="Times New Roman" w:cs="Times New Roman"/>
          <w:sz w:val="24"/>
        </w:rPr>
        <w:t xml:space="preserve"> schedule-based</w:t>
      </w:r>
      <w:r w:rsidR="00A73804" w:rsidRPr="00910F57">
        <w:rPr>
          <w:rFonts w:ascii="Times New Roman" w:hAnsi="Times New Roman" w:cs="Times New Roman"/>
          <w:sz w:val="24"/>
        </w:rPr>
        <w:t xml:space="preserve"> </w:t>
      </w:r>
      <w:r w:rsidR="009A6BE1" w:rsidRPr="00910F57">
        <w:rPr>
          <w:rFonts w:ascii="Times New Roman" w:hAnsi="Times New Roman" w:cs="Times New Roman"/>
          <w:sz w:val="24"/>
        </w:rPr>
        <w:t xml:space="preserve">accessibility </w:t>
      </w:r>
      <w:r w:rsidR="00560620" w:rsidRPr="00910F57">
        <w:rPr>
          <w:rFonts w:ascii="Times New Roman" w:hAnsi="Times New Roman" w:cs="Times New Roman"/>
          <w:sz w:val="24"/>
        </w:rPr>
        <w:t xml:space="preserve">is </w:t>
      </w:r>
      <w:r w:rsidR="00DF6B8D" w:rsidRPr="00910F57">
        <w:rPr>
          <w:rFonts w:ascii="Times New Roman" w:hAnsi="Times New Roman" w:cs="Times New Roman"/>
          <w:sz w:val="24"/>
        </w:rPr>
        <w:t xml:space="preserve">a major </w:t>
      </w:r>
      <w:r w:rsidR="00DF6B8D" w:rsidRPr="00910F57">
        <w:rPr>
          <w:rFonts w:ascii="Times New Roman" w:hAnsi="Times New Roman" w:cs="Times New Roman"/>
          <w:sz w:val="24"/>
        </w:rPr>
        <w:t xml:space="preserve">obstacle </w:t>
      </w:r>
      <w:r w:rsidR="009A6BE1" w:rsidRPr="00910F57">
        <w:rPr>
          <w:rFonts w:ascii="Times New Roman" w:hAnsi="Times New Roman" w:cs="Times New Roman"/>
          <w:sz w:val="24"/>
        </w:rPr>
        <w:t xml:space="preserve">to </w:t>
      </w:r>
      <w:r w:rsidR="00F93984">
        <w:rPr>
          <w:rFonts w:ascii="Times New Roman" w:hAnsi="Times New Roman" w:cs="Times New Roman"/>
          <w:sz w:val="24"/>
        </w:rPr>
        <w:t>the practical use of accessibility measures</w:t>
      </w:r>
      <w:r w:rsidR="009A6BE1" w:rsidRPr="00910F57">
        <w:rPr>
          <w:rFonts w:ascii="Times New Roman" w:hAnsi="Times New Roman" w:cs="Times New Roman"/>
          <w:sz w:val="24"/>
        </w:rPr>
        <w:t xml:space="preserve"> for t</w:t>
      </w:r>
      <w:r w:rsidR="009A6BE1" w:rsidRPr="00910F57">
        <w:rPr>
          <w:rFonts w:ascii="Times New Roman" w:hAnsi="Times New Roman" w:cs="Times New Roman"/>
          <w:sz w:val="24"/>
        </w:rPr>
        <w:t xml:space="preserve">ransit authorities and </w:t>
      </w:r>
      <w:r w:rsidR="009A6BE1" w:rsidRPr="00910F57">
        <w:rPr>
          <w:rFonts w:ascii="Times New Roman" w:hAnsi="Times New Roman" w:cs="Times New Roman"/>
          <w:sz w:val="24"/>
        </w:rPr>
        <w:t>users</w:t>
      </w:r>
      <w:r w:rsidR="00A27BDE">
        <w:rPr>
          <w:rFonts w:ascii="Times New Roman" w:hAnsi="Times New Roman" w:cs="Times New Roman"/>
          <w:sz w:val="24"/>
        </w:rPr>
        <w:t>;</w:t>
      </w:r>
      <w:r w:rsidR="00A27BDE" w:rsidRPr="00910F57">
        <w:rPr>
          <w:rFonts w:ascii="Times New Roman" w:hAnsi="Times New Roman" w:cs="Times New Roman"/>
          <w:sz w:val="24"/>
        </w:rPr>
        <w:t xml:space="preserve"> </w:t>
      </w:r>
      <w:r w:rsidR="0014547E">
        <w:rPr>
          <w:rFonts w:ascii="Times New Roman" w:hAnsi="Times New Roman" w:cs="Times New Roman"/>
          <w:sz w:val="24"/>
        </w:rPr>
        <w:t>t</w:t>
      </w:r>
      <w:r w:rsidR="00DF6B8D" w:rsidRPr="00910F57">
        <w:rPr>
          <w:rFonts w:ascii="Times New Roman" w:hAnsi="Times New Roman" w:cs="Times New Roman"/>
          <w:sz w:val="24"/>
        </w:rPr>
        <w:t>he</w:t>
      </w:r>
      <w:r w:rsidR="00AD6CEE">
        <w:rPr>
          <w:rFonts w:ascii="Times New Roman" w:hAnsi="Times New Roman" w:cs="Times New Roman"/>
          <w:sz w:val="24"/>
        </w:rPr>
        <w:t xml:space="preserve"> provided</w:t>
      </w:r>
      <w:r w:rsidR="00DF54E6">
        <w:rPr>
          <w:rFonts w:ascii="Times New Roman" w:hAnsi="Times New Roman" w:cs="Times New Roman"/>
          <w:sz w:val="24"/>
        </w:rPr>
        <w:t xml:space="preserve"> </w:t>
      </w:r>
      <w:r w:rsidR="00DF6B8D" w:rsidRPr="00910F57">
        <w:rPr>
          <w:rFonts w:ascii="Times New Roman" w:hAnsi="Times New Roman" w:cs="Times New Roman"/>
          <w:sz w:val="24"/>
        </w:rPr>
        <w:t xml:space="preserve">accessibility </w:t>
      </w:r>
      <w:r w:rsidR="00DF6B8D" w:rsidRPr="00910F57">
        <w:rPr>
          <w:rFonts w:ascii="Times New Roman" w:hAnsi="Times New Roman" w:cs="Times New Roman"/>
          <w:sz w:val="24"/>
        </w:rPr>
        <w:t>can be very different from the one promised by the schedule</w:t>
      </w:r>
      <w:r w:rsidR="00D92C13" w:rsidRPr="00D92C13">
        <w:rPr>
          <w:rFonts w:ascii="Times New Roman" w:hAnsi="Times New Roman" w:cs="Times New Roman"/>
          <w:sz w:val="24"/>
        </w:rPr>
        <w:t xml:space="preserve"> </w:t>
      </w:r>
      <w:r w:rsidR="00D92C13">
        <w:rPr>
          <w:rFonts w:ascii="Times New Roman" w:hAnsi="Times New Roman" w:cs="Times New Roman"/>
          <w:sz w:val="24"/>
        </w:rPr>
        <w:t>d</w:t>
      </w:r>
      <w:r w:rsidR="00D92C13" w:rsidRPr="00910F57">
        <w:rPr>
          <w:rFonts w:ascii="Times New Roman" w:hAnsi="Times New Roman" w:cs="Times New Roman"/>
          <w:sz w:val="24"/>
        </w:rPr>
        <w:t xml:space="preserve">ue to </w:t>
      </w:r>
      <w:r w:rsidR="00D92C13">
        <w:rPr>
          <w:rFonts w:ascii="Times New Roman" w:hAnsi="Times New Roman" w:cs="Times New Roman"/>
          <w:sz w:val="24"/>
        </w:rPr>
        <w:t>delay</w:t>
      </w:r>
      <w:r w:rsidR="00DF6B8D" w:rsidRPr="00910F57">
        <w:rPr>
          <w:rFonts w:ascii="Times New Roman" w:hAnsi="Times New Roman" w:cs="Times New Roman"/>
          <w:sz w:val="24"/>
        </w:rPr>
        <w:t xml:space="preserve">. </w:t>
      </w:r>
      <w:r w:rsidR="00BA4CB5">
        <w:rPr>
          <w:rFonts w:ascii="Times New Roman" w:hAnsi="Times New Roman" w:cs="Times New Roman"/>
          <w:sz w:val="24"/>
        </w:rPr>
        <w:t>Retrospective real-time accessibil</w:t>
      </w:r>
      <w:r w:rsidR="00BA4CB5">
        <w:rPr>
          <w:rFonts w:ascii="Times New Roman" w:hAnsi="Times New Roman" w:cs="Times New Roman"/>
          <w:sz w:val="24"/>
        </w:rPr>
        <w:t xml:space="preserve">ity </w:t>
      </w:r>
      <w:r w:rsidR="004C2480">
        <w:rPr>
          <w:rFonts w:ascii="Times New Roman" w:hAnsi="Times New Roman" w:cs="Times New Roman"/>
          <w:sz w:val="24"/>
        </w:rPr>
        <w:t xml:space="preserve">measures try </w:t>
      </w:r>
      <w:r w:rsidR="00BA4CB5">
        <w:rPr>
          <w:rFonts w:ascii="Times New Roman" w:hAnsi="Times New Roman" w:cs="Times New Roman"/>
          <w:sz w:val="24"/>
        </w:rPr>
        <w:t xml:space="preserve">to address </w:t>
      </w:r>
      <w:r w:rsidR="0014547E">
        <w:rPr>
          <w:rFonts w:ascii="Times New Roman" w:hAnsi="Times New Roman" w:cs="Times New Roman"/>
          <w:sz w:val="24"/>
        </w:rPr>
        <w:t xml:space="preserve">this issue </w:t>
      </w:r>
      <w:r w:rsidR="00677FAE">
        <w:rPr>
          <w:rFonts w:ascii="Times New Roman" w:hAnsi="Times New Roman" w:cs="Times New Roman"/>
          <w:sz w:val="24"/>
        </w:rPr>
        <w:t>by using</w:t>
      </w:r>
      <w:r w:rsidR="00677FAE">
        <w:rPr>
          <w:rFonts w:ascii="Times New Roman" w:hAnsi="Times New Roman" w:cs="Times New Roman"/>
          <w:sz w:val="24"/>
        </w:rPr>
        <w:t xml:space="preserve"> real-time </w:t>
      </w:r>
      <w:r w:rsidR="00677FAE">
        <w:rPr>
          <w:rFonts w:ascii="Times New Roman" w:hAnsi="Times New Roman" w:cs="Times New Roman"/>
          <w:sz w:val="24"/>
        </w:rPr>
        <w:t>data</w:t>
      </w:r>
      <w:r w:rsidR="009E1AA3">
        <w:rPr>
          <w:rFonts w:ascii="Times New Roman" w:hAnsi="Times New Roman" w:cs="Times New Roman"/>
          <w:sz w:val="24"/>
        </w:rPr>
        <w:t>,</w:t>
      </w:r>
      <w:r w:rsidR="00677FAE">
        <w:rPr>
          <w:rFonts w:ascii="Times New Roman" w:hAnsi="Times New Roman" w:cs="Times New Roman"/>
          <w:sz w:val="24"/>
        </w:rPr>
        <w:t xml:space="preserve"> </w:t>
      </w:r>
      <w:r w:rsidR="00BA4CB5">
        <w:rPr>
          <w:rFonts w:ascii="Times New Roman" w:hAnsi="Times New Roman" w:cs="Times New Roman"/>
          <w:sz w:val="24"/>
        </w:rPr>
        <w:t xml:space="preserve">but assume </w:t>
      </w:r>
      <w:r w:rsidR="007E5E86">
        <w:rPr>
          <w:rFonts w:ascii="Times New Roman" w:hAnsi="Times New Roman" w:cs="Times New Roman"/>
          <w:sz w:val="24"/>
        </w:rPr>
        <w:t xml:space="preserve">riders </w:t>
      </w:r>
      <w:r w:rsidR="00BA4CB5">
        <w:rPr>
          <w:rFonts w:ascii="Times New Roman" w:hAnsi="Times New Roman" w:cs="Times New Roman"/>
          <w:sz w:val="24"/>
        </w:rPr>
        <w:t xml:space="preserve">know future arrival time </w:t>
      </w:r>
      <w:r w:rsidR="00BA4CB5" w:rsidRPr="00540C24">
        <w:rPr>
          <w:rFonts w:ascii="Times New Roman" w:hAnsi="Times New Roman" w:cs="Times New Roman"/>
          <w:i/>
          <w:iCs/>
          <w:sz w:val="24"/>
        </w:rPr>
        <w:t>a priori</w:t>
      </w:r>
      <w:r w:rsidR="00BA4CB5">
        <w:rPr>
          <w:rFonts w:ascii="Times New Roman" w:hAnsi="Times New Roman" w:cs="Times New Roman"/>
          <w:sz w:val="24"/>
        </w:rPr>
        <w:t xml:space="preserve"> and never miss </w:t>
      </w:r>
      <w:r w:rsidR="00BA4CB5">
        <w:rPr>
          <w:rFonts w:ascii="Times New Roman" w:hAnsi="Times New Roman" w:cs="Times New Roman"/>
          <w:sz w:val="24"/>
        </w:rPr>
        <w:t>bus</w:t>
      </w:r>
      <w:r w:rsidR="00604B69">
        <w:rPr>
          <w:rFonts w:ascii="Times New Roman" w:hAnsi="Times New Roman" w:cs="Times New Roman"/>
          <w:sz w:val="24"/>
        </w:rPr>
        <w:t>es</w:t>
      </w:r>
      <w:r w:rsidR="00BA4CB5">
        <w:rPr>
          <w:rFonts w:ascii="Times New Roman" w:hAnsi="Times New Roman" w:cs="Times New Roman"/>
          <w:sz w:val="24"/>
        </w:rPr>
        <w:t xml:space="preserve">. Both measures overestimate the ability of users to obtain information and reach </w:t>
      </w:r>
      <w:r w:rsidR="004445B4">
        <w:rPr>
          <w:rFonts w:ascii="Times New Roman" w:hAnsi="Times New Roman" w:cs="Times New Roman"/>
          <w:sz w:val="24"/>
        </w:rPr>
        <w:t>destinations</w:t>
      </w:r>
      <w:r w:rsidR="00DF6B8D" w:rsidRPr="00910F57">
        <w:rPr>
          <w:rFonts w:ascii="Times New Roman" w:hAnsi="Times New Roman" w:cs="Times New Roman"/>
          <w:sz w:val="24"/>
        </w:rPr>
        <w:t xml:space="preserve">. 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DF6B8D" w:rsidRPr="00910F57">
        <w:rPr>
          <w:rFonts w:ascii="Times New Roman" w:hAnsi="Times New Roman" w:cs="Times New Roman"/>
          <w:sz w:val="24"/>
        </w:rPr>
        <w:t>)</w:t>
      </w:r>
      <w:r w:rsidR="00453183">
        <w:rPr>
          <w:rFonts w:ascii="Times New Roman" w:hAnsi="Times New Roman" w:cs="Times New Roman"/>
          <w:sz w:val="24"/>
        </w:rPr>
        <w:t xml:space="preserve"> as a more conservative and practical </w:t>
      </w:r>
      <w:r w:rsidR="00C33FDC">
        <w:rPr>
          <w:rFonts w:ascii="Times New Roman" w:hAnsi="Times New Roman" w:cs="Times New Roman"/>
          <w:sz w:val="24"/>
        </w:rPr>
        <w:t xml:space="preserve">accessibility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the traditional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commentRangeStart w:id="1"/>
      <w:commentRangeStart w:id="2"/>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Realtime </w:t>
      </w:r>
      <w:r w:rsidR="001566ED">
        <w:rPr>
          <w:rFonts w:ascii="Times New Roman" w:hAnsi="Times New Roman" w:cs="Times New Roman"/>
          <w:sz w:val="24"/>
        </w:rPr>
        <w:t>data</w:t>
      </w:r>
      <w:r w:rsidR="00881C19">
        <w:rPr>
          <w:rFonts w:ascii="Times New Roman" w:hAnsi="Times New Roman" w:cs="Times New Roman"/>
          <w:sz w:val="24"/>
        </w:rPr>
        <w:t xml:space="preserve">, </w:t>
      </w:r>
      <w:commentRangeEnd w:id="1"/>
      <w:r w:rsidR="000E51DF">
        <w:rPr>
          <w:rStyle w:val="CommentReference"/>
        </w:rPr>
        <w:commentReference w:id="1"/>
      </w:r>
      <w:commentRangeEnd w:id="2"/>
      <w:r w:rsidR="00315E6C">
        <w:rPr>
          <w:rStyle w:val="CommentReference"/>
        </w:rPr>
        <w:commentReference w:id="2"/>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w:t>
      </w:r>
      <w:r w:rsidR="000F6F29">
        <w:rPr>
          <w:rFonts w:ascii="Times New Roman" w:hAnsi="Times New Roman" w:cs="Times New Roman"/>
          <w:sz w:val="24"/>
        </w:rPr>
        <w:t xml:space="preserve">is alway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commentRangeStart w:id="3"/>
      <w:commentRangeStart w:id="4"/>
      <w:r w:rsidR="00C17EA3">
        <w:rPr>
          <w:rFonts w:ascii="Times New Roman" w:hAnsi="Times New Roman" w:cs="Times New Roman"/>
          <w:sz w:val="24"/>
        </w:rPr>
        <w:t xml:space="preserve">; </w:t>
      </w:r>
      <w:r w:rsidR="000F6F29">
        <w:rPr>
          <w:rFonts w:ascii="Times New Roman" w:hAnsi="Times New Roman" w:cs="Times New Roman"/>
          <w:sz w:val="24"/>
        </w:rPr>
        <w:t xml:space="preserve">unreliability of both traditional measures will </w:t>
      </w:r>
      <w:r w:rsidR="00C3769F">
        <w:rPr>
          <w:rFonts w:ascii="Times New Roman" w:hAnsi="Times New Roman" w:cs="Times New Roman"/>
          <w:sz w:val="24"/>
        </w:rPr>
        <w:t>shift</w:t>
      </w:r>
      <w:r w:rsidR="00C17EA3">
        <w:rPr>
          <w:rFonts w:ascii="Times New Roman" w:hAnsi="Times New Roman" w:cs="Times New Roman"/>
          <w:sz w:val="24"/>
        </w:rPr>
        <w:t xml:space="preserve"> from urban center to suburban areas as time budget increases</w:t>
      </w:r>
      <w:commentRangeEnd w:id="3"/>
      <w:r w:rsidR="006C61C3">
        <w:rPr>
          <w:rStyle w:val="CommentReference"/>
        </w:rPr>
        <w:commentReference w:id="3"/>
      </w:r>
      <w:commentRangeEnd w:id="4"/>
      <w:r w:rsidR="00C3769F">
        <w:rPr>
          <w:rStyle w:val="CommentReference"/>
        </w:rPr>
        <w:commentReference w:id="4"/>
      </w:r>
      <w:r w:rsidR="000F6F29">
        <w:rPr>
          <w:rFonts w:ascii="Times New Roman" w:hAnsi="Times New Roman" w:cs="Times New Roman"/>
          <w:sz w:val="24"/>
        </w:rPr>
        <w:t xml:space="preserve">. </w:t>
      </w:r>
      <w:r w:rsidR="00C17EA3">
        <w:rPr>
          <w:rFonts w:ascii="Times New Roman" w:hAnsi="Times New Roman" w:cs="Times New Roman"/>
          <w:sz w:val="24"/>
        </w:rPr>
        <w:t xml:space="preserve">Temporal analyses also show that unreliability is higher in February and September, morning and afternoon rush hours, and </w:t>
      </w:r>
      <w:r w:rsidR="000B083F">
        <w:rPr>
          <w:rFonts w:ascii="Times New Roman" w:hAnsi="Times New Roman" w:cs="Times New Roman"/>
          <w:sz w:val="24"/>
        </w:rPr>
        <w:t xml:space="preserve">in the </w:t>
      </w:r>
      <w:r w:rsidR="00C17EA3">
        <w:rPr>
          <w:rFonts w:ascii="Times New Roman" w:hAnsi="Times New Roman" w:cs="Times New Roman"/>
          <w:sz w:val="24"/>
        </w:rPr>
        <w:t xml:space="preserve">middle of </w:t>
      </w:r>
      <w:r w:rsidR="000B083F">
        <w:rPr>
          <w:rFonts w:ascii="Times New Roman" w:hAnsi="Times New Roman" w:cs="Times New Roman"/>
          <w:sz w:val="24"/>
        </w:rPr>
        <w:t>the</w:t>
      </w:r>
      <w:r w:rsidR="00C17EA3">
        <w:rPr>
          <w:rFonts w:ascii="Times New Roman" w:hAnsi="Times New Roman" w:cs="Times New Roman"/>
          <w:sz w:val="24"/>
        </w:rPr>
        <w:t xml:space="preserve"> week</w:t>
      </w:r>
      <w:r w:rsidR="00AF7861">
        <w:rPr>
          <w:rFonts w:ascii="Times New Roman" w:hAnsi="Times New Roman" w:cs="Times New Roman"/>
          <w:sz w:val="24"/>
        </w:rPr>
        <w:t>. These are</w:t>
      </w:r>
      <w:r w:rsidR="00C17EA3">
        <w:rPr>
          <w:rFonts w:ascii="Times New Roman" w:hAnsi="Times New Roman" w:cs="Times New Roman"/>
          <w:sz w:val="24"/>
        </w:rPr>
        <w:t xml:space="preserve"> highly consistent with prior findings of bus delay and risk of missing transfers and </w:t>
      </w:r>
      <w:r w:rsidR="00326DD1">
        <w:rPr>
          <w:rFonts w:ascii="Times New Roman" w:hAnsi="Times New Roman" w:cs="Times New Roman"/>
          <w:sz w:val="24"/>
        </w:rPr>
        <w:t>indicate the inherent connections between</w:t>
      </w:r>
      <w:r w:rsidR="00DF2066">
        <w:rPr>
          <w:rFonts w:ascii="Times New Roman" w:hAnsi="Times New Roman" w:cs="Times New Roman"/>
          <w:sz w:val="24"/>
        </w:rPr>
        <w:t xml:space="preserve"> </w:t>
      </w:r>
      <w:r w:rsidR="00E87FA5">
        <w:rPr>
          <w:rFonts w:ascii="Times New Roman" w:hAnsi="Times New Roman" w:cs="Times New Roman"/>
          <w:sz w:val="24"/>
        </w:rPr>
        <w:t>these factors and reliability</w:t>
      </w:r>
      <w:r w:rsidR="00C17EA3">
        <w:rPr>
          <w:rFonts w:ascii="Times New Roman" w:hAnsi="Times New Roman" w:cs="Times New Roman"/>
          <w:sz w:val="24"/>
        </w:rPr>
        <w:t xml:space="preserve">. </w:t>
      </w:r>
      <w:commentRangeStart w:id="5"/>
      <w:r w:rsidR="00753F86">
        <w:rPr>
          <w:rFonts w:ascii="Times New Roman" w:hAnsi="Times New Roman" w:cs="Times New Roman"/>
          <w:sz w:val="24"/>
        </w:rPr>
        <w:t>Realizable</w:t>
      </w:r>
      <w:r w:rsidR="00ED6741">
        <w:rPr>
          <w:rFonts w:ascii="Times New Roman" w:hAnsi="Times New Roman" w:cs="Times New Roman"/>
          <w:sz w:val="24"/>
        </w:rPr>
        <w:t xml:space="preserve"> accessibility can be a 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for future transit </w:t>
      </w:r>
      <w:commentRangeStart w:id="6"/>
      <w:r w:rsidR="00ED6741">
        <w:rPr>
          <w:rFonts w:ascii="Times New Roman" w:hAnsi="Times New Roman" w:cs="Times New Roman"/>
          <w:sz w:val="24"/>
        </w:rPr>
        <w:t>planning</w:t>
      </w:r>
      <w:commentRangeEnd w:id="6"/>
      <w:r w:rsidR="006D71ED">
        <w:rPr>
          <w:rStyle w:val="CommentReference"/>
        </w:rPr>
        <w:commentReference w:id="6"/>
      </w:r>
      <w:r w:rsidR="00E2067A">
        <w:rPr>
          <w:rFonts w:ascii="Times New Roman" w:hAnsi="Times New Roman" w:cs="Times New Roman"/>
          <w:sz w:val="24"/>
        </w:rPr>
        <w:t>.</w:t>
      </w:r>
      <w:commentRangeEnd w:id="5"/>
      <w:r w:rsidR="00DA2681">
        <w:rPr>
          <w:rStyle w:val="CommentReference"/>
        </w:rPr>
        <w:commentReference w:id="5"/>
      </w:r>
    </w:p>
    <w:p w14:paraId="77764B71" w14:textId="7B9D4012" w:rsidR="0052762E" w:rsidRDefault="0052762E" w:rsidP="0038245D">
      <w:pPr>
        <w:spacing w:line="24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38245D">
      <w:pPr>
        <w:spacing w:line="240" w:lineRule="auto"/>
        <w:jc w:val="both"/>
        <w:rPr>
          <w:rFonts w:ascii="Times New Roman" w:hAnsi="Times New Roman" w:cs="Times New Roman"/>
          <w:sz w:val="24"/>
        </w:rPr>
      </w:pPr>
    </w:p>
    <w:p w14:paraId="608D3BDD" w14:textId="68E73B1A" w:rsidR="00722DE6" w:rsidRPr="00722DE6" w:rsidRDefault="00722DE6"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781300AE" w:rsidR="00536D67" w:rsidRDefault="00D41CE4" w:rsidP="0038245D">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055309AC" w:rsidR="00BD2273" w:rsidRDefault="00437B11" w:rsidP="0038245D">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38245D">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01F8874B" w:rsidR="00101438" w:rsidRDefault="00373180" w:rsidP="0038245D">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ith very large datasets.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w:t>
      </w:r>
      <w:r w:rsidR="008B0FC8">
        <w:rPr>
          <w:rFonts w:ascii="Times New Roman" w:hAnsi="Times New Roman" w:cs="Times New Roman"/>
          <w:sz w:val="24"/>
        </w:rPr>
        <w:t xml:space="preserve">accessibility </w:t>
      </w:r>
      <w:r w:rsidR="00292433">
        <w:rPr>
          <w:rFonts w:ascii="Times New Roman" w:hAnsi="Times New Roman" w:cs="Times New Roman"/>
          <w:sz w:val="24"/>
        </w:rPr>
        <w:t>in traditional measures</w:t>
      </w:r>
      <w:commentRangeStart w:id="7"/>
      <w:commentRangeEnd w:id="7"/>
      <w:r w:rsidR="00624D61">
        <w:rPr>
          <w:rStyle w:val="CommentReference"/>
        </w:rPr>
        <w:commentReference w:id="7"/>
      </w:r>
      <w:r w:rsidR="00292433">
        <w:rPr>
          <w:rFonts w:ascii="Times New Roman" w:hAnsi="Times New Roman" w:cs="Times New Roman"/>
          <w:sz w:val="24"/>
        </w:rPr>
        <w:t>.</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commentRangeStart w:id="8"/>
      <w:commentRangeStart w:id="9"/>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w:t>
      </w:r>
      <w:r w:rsidR="00731241">
        <w:rPr>
          <w:rFonts w:ascii="Times New Roman" w:hAnsi="Times New Roman" w:cs="Times New Roman"/>
          <w:sz w:val="24"/>
        </w:rPr>
        <w:t xml:space="preserve">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commentRangeEnd w:id="8"/>
      <w:r w:rsidR="00214AF9">
        <w:rPr>
          <w:rStyle w:val="CommentReference"/>
        </w:rPr>
        <w:commentReference w:id="8"/>
      </w:r>
      <w:commentRangeEnd w:id="9"/>
      <w:r w:rsidR="00C3769F">
        <w:rPr>
          <w:rStyle w:val="CommentReference"/>
        </w:rPr>
        <w:commentReference w:id="9"/>
      </w:r>
      <w:r w:rsidR="00E74CE5">
        <w:rPr>
          <w:rFonts w:ascii="Times New Roman" w:hAnsi="Times New Roman" w:cs="Times New Roman"/>
          <w:sz w:val="24"/>
        </w:rPr>
        <w:t>.</w:t>
      </w:r>
      <w:r w:rsidR="00292433">
        <w:rPr>
          <w:rFonts w:ascii="Times New Roman" w:hAnsi="Times New Roman" w:cs="Times New Roman"/>
          <w:sz w:val="24"/>
        </w:rPr>
        <w:t xml:space="preserve"> </w:t>
      </w:r>
      <w:r w:rsidR="00292433">
        <w:rPr>
          <w:rFonts w:ascii="Times New Roman" w:hAnsi="Times New Roman" w:cs="Times New Roman"/>
          <w:sz w:val="24"/>
        </w:rPr>
        <w:t xml:space="preserve">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w:t>
      </w:r>
      <w:r w:rsidR="003E38F9">
        <w:rPr>
          <w:rFonts w:ascii="Times New Roman" w:hAnsi="Times New Roman" w:cs="Times New Roman"/>
          <w:sz w:val="24"/>
        </w:rPr>
        <w:lastRenderedPageBreak/>
        <w:t xml:space="preserve">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 xml:space="preserve">s focus on the spatial and temporal patterns in </w:t>
      </w:r>
      <w:commentRangeStart w:id="10"/>
      <w:r w:rsidR="00991D1D">
        <w:rPr>
          <w:rFonts w:ascii="Times New Roman" w:hAnsi="Times New Roman" w:cs="Times New Roman"/>
          <w:sz w:val="24"/>
        </w:rPr>
        <w:t>different levels</w:t>
      </w:r>
      <w:r w:rsidR="006865C9">
        <w:rPr>
          <w:rFonts w:ascii="Times New Roman" w:hAnsi="Times New Roman" w:cs="Times New Roman"/>
          <w:sz w:val="24"/>
        </w:rPr>
        <w:t xml:space="preserve"> </w:t>
      </w:r>
      <w:commentRangeEnd w:id="10"/>
      <w:r w:rsidR="00160528">
        <w:rPr>
          <w:rStyle w:val="CommentReference"/>
        </w:rPr>
        <w:commentReference w:id="10"/>
      </w:r>
      <w:r w:rsidR="006865C9">
        <w:rPr>
          <w:rFonts w:ascii="Times New Roman" w:hAnsi="Times New Roman" w:cs="Times New Roman"/>
          <w:sz w:val="24"/>
        </w:rPr>
        <w:t xml:space="preserve">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1D2E9D">
      <w:pPr>
        <w:spacing w:line="240" w:lineRule="auto"/>
        <w:ind w:firstLine="720"/>
        <w:jc w:val="both"/>
        <w:rPr>
          <w:rFonts w:ascii="Times New Roman" w:hAnsi="Times New Roman" w:cs="Times New Roman"/>
          <w:sz w:val="24"/>
        </w:rPr>
      </w:pPr>
      <w:commentRangeStart w:id="11"/>
      <w:commentRangeStart w:id="12"/>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commentRangeEnd w:id="11"/>
      <w:r w:rsidR="00101438">
        <w:rPr>
          <w:rStyle w:val="CommentReference"/>
        </w:rPr>
        <w:commentReference w:id="11"/>
      </w:r>
      <w:commentRangeEnd w:id="12"/>
      <w:r w:rsidR="00642C09">
        <w:rPr>
          <w:rStyle w:val="CommentReference"/>
        </w:rPr>
        <w:commentReference w:id="12"/>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38245D">
      <w:pPr>
        <w:spacing w:line="240" w:lineRule="auto"/>
        <w:jc w:val="both"/>
        <w:rPr>
          <w:rFonts w:ascii="Times New Roman" w:hAnsi="Times New Roman" w:cs="Times New Roman"/>
          <w:sz w:val="24"/>
        </w:rPr>
      </w:pPr>
    </w:p>
    <w:p w14:paraId="7F5645C5" w14:textId="1EE656FA" w:rsidR="003F60A1" w:rsidRDefault="006D0DA2" w:rsidP="0038245D">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38245D">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7494FADD" w14:textId="2FA2B176" w:rsidR="00473F16" w:rsidRDefault="00431277" w:rsidP="0038245D">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w:t>
      </w:r>
      <w:commentRangeStart w:id="13"/>
      <w:r>
        <w:rPr>
          <w:rFonts w:ascii="Times New Roman" w:hAnsi="Times New Roman" w:cs="Times New Roman"/>
          <w:sz w:val="24"/>
        </w:rPr>
        <w:t xml:space="preserve">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commentRangeEnd w:id="13"/>
      <w:r w:rsidR="00920C82">
        <w:rPr>
          <w:rStyle w:val="CommentReference"/>
        </w:rPr>
        <w:commentReference w:id="13"/>
      </w:r>
      <w:r w:rsidR="00477B4E">
        <w:rPr>
          <w:rFonts w:ascii="Times New Roman" w:hAnsi="Times New Roman" w:cs="Times New Roman"/>
          <w:sz w:val="24"/>
        </w:rPr>
        <w:t>.</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time-varying flows and travel times</w:t>
      </w:r>
      <w:r w:rsidR="0033343F">
        <w:rPr>
          <w:rFonts w:ascii="Times New Roman" w:hAnsi="Times New Roman" w:cs="Times New Roman"/>
          <w:sz w:val="24"/>
        </w:rPr>
        <w:t xml:space="preserve"> </w:t>
      </w:r>
      <w:r w:rsidR="0033343F" w:rsidRPr="0033343F">
        <w:rPr>
          <w:rFonts w:ascii="Times New Roman" w:hAnsi="Times New Roman" w:cs="Times New Roman"/>
          <w:sz w:val="24"/>
        </w:rPr>
        <w:fldChar w:fldCharType="begin" w:fldLock="1"/>
      </w:r>
      <w:r w:rsidR="0033343F" w:rsidRPr="0033343F">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3343F" w:rsidRPr="0033343F">
        <w:rPr>
          <w:rFonts w:ascii="Times New Roman" w:hAnsi="Times New Roman" w:cs="Times New Roman"/>
          <w:sz w:val="24"/>
        </w:rPr>
        <w:fldChar w:fldCharType="separate"/>
      </w:r>
      <w:r w:rsidR="0033343F" w:rsidRPr="0033343F">
        <w:rPr>
          <w:rFonts w:ascii="Times New Roman" w:hAnsi="Times New Roman" w:cs="Times New Roman"/>
          <w:noProof/>
          <w:sz w:val="24"/>
        </w:rPr>
        <w:t>(Y.-H. Wu &amp; Miller, 2001)</w:t>
      </w:r>
      <w:r w:rsidR="0033343F" w:rsidRPr="0033343F">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r w:rsidR="008472AB" w:rsidRPr="00674454">
        <w:rPr>
          <w:rFonts w:ascii="Times New Roman" w:hAnsi="Times New Roman" w:cs="Times New Roman"/>
          <w:sz w:val="24"/>
        </w:rPr>
        <w:t xml:space="preserve">Improvements in location-aware technologies </w:t>
      </w:r>
      <w:r w:rsidR="005368B6" w:rsidRPr="00674454">
        <w:rPr>
          <w:rFonts w:ascii="Times New Roman" w:hAnsi="Times New Roman" w:cs="Times New Roman"/>
          <w:sz w:val="24"/>
        </w:rPr>
        <w:t>such as the global positioning system (GPS)</w:t>
      </w:r>
      <w:r w:rsidR="00737B8D" w:rsidRPr="00674454">
        <w:rPr>
          <w:rFonts w:ascii="Times New Roman" w:hAnsi="Times New Roman" w:cs="Times New Roman"/>
          <w:sz w:val="24"/>
        </w:rPr>
        <w:t xml:space="preserve">, automated vehicle location (AVL) devices </w:t>
      </w:r>
      <w:r w:rsidR="005368B6" w:rsidRPr="00674454">
        <w:rPr>
          <w:rFonts w:ascii="Times New Roman" w:hAnsi="Times New Roman" w:cs="Times New Roman"/>
          <w:sz w:val="24"/>
        </w:rPr>
        <w:t xml:space="preserve">mobile telephony has also allowed greater refinement and wider application of the </w:t>
      </w:r>
      <w:r w:rsidR="00C36622" w:rsidRPr="00674454">
        <w:rPr>
          <w:rFonts w:ascii="Times New Roman" w:hAnsi="Times New Roman" w:cs="Times New Roman"/>
          <w:sz w:val="24"/>
        </w:rPr>
        <w:t xml:space="preserve">STP </w:t>
      </w:r>
      <w:r w:rsidR="00B17D54" w:rsidRPr="00674454">
        <w:rPr>
          <w:rFonts w:ascii="Times New Roman" w:hAnsi="Times New Roman" w:cs="Times New Roman"/>
          <w:sz w:val="24"/>
        </w:rPr>
        <w:fldChar w:fldCharType="begin" w:fldLock="1"/>
      </w:r>
      <w:r w:rsidR="00D40B43">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Kwan, 2000; Tang, Song, Miller, &amp; Zhou, 2016)","plainTextFormattedCitation":"(Kwan, 2000; Tang, Song, Miller, &amp; Zhou, 2016)","previouslyFormattedCitation":"(Kwan, 2000; Tang, Song, Miller, &amp; Zhou, 2016)"},"properties":{"noteIndex":0},"schema":"https://github.com/citation-style-language/schema/raw/master/csl-citation.json"}</w:instrText>
      </w:r>
      <w:r w:rsidR="00B17D54" w:rsidRPr="00674454">
        <w:rPr>
          <w:rFonts w:ascii="Times New Roman" w:hAnsi="Times New Roman" w:cs="Times New Roman"/>
          <w:sz w:val="24"/>
        </w:rPr>
        <w:fldChar w:fldCharType="separate"/>
      </w:r>
      <w:r w:rsidR="00642C09" w:rsidRPr="00642C09">
        <w:rPr>
          <w:rFonts w:ascii="Times New Roman" w:hAnsi="Times New Roman" w:cs="Times New Roman"/>
          <w:noProof/>
          <w:sz w:val="24"/>
        </w:rPr>
        <w:t>(Kwan, 2000; Tang, Song, Miller, &amp; Zhou, 2016)</w:t>
      </w:r>
      <w:r w:rsidR="00B17D54" w:rsidRPr="00674454">
        <w:rPr>
          <w:rFonts w:ascii="Times New Roman" w:hAnsi="Times New Roman" w:cs="Times New Roman"/>
          <w:sz w:val="24"/>
        </w:rPr>
        <w:fldChar w:fldCharType="end"/>
      </w:r>
      <w:r w:rsidR="00383D78" w:rsidRPr="00674454">
        <w:rPr>
          <w:rFonts w:ascii="Times New Roman" w:hAnsi="Times New Roman" w:cs="Times New Roman"/>
          <w:sz w:val="24"/>
        </w:rPr>
        <w:t>.</w:t>
      </w:r>
      <w:r w:rsidR="00383D78">
        <w:rPr>
          <w:rFonts w:ascii="Times New Roman" w:hAnsi="Times New Roman" w:cs="Times New Roman"/>
          <w:sz w:val="24"/>
        </w:rPr>
        <w:t xml:space="preserve"> </w:t>
      </w:r>
    </w:p>
    <w:p w14:paraId="38E8CDA1" w14:textId="77777777" w:rsidR="0068197C" w:rsidRPr="0068197C" w:rsidRDefault="0068197C" w:rsidP="0038245D">
      <w:pPr>
        <w:spacing w:line="240" w:lineRule="auto"/>
        <w:jc w:val="both"/>
        <w:rPr>
          <w:rFonts w:ascii="Times New Roman" w:hAnsi="Times New Roman" w:cs="Times New Roman"/>
          <w:sz w:val="24"/>
        </w:rPr>
      </w:pPr>
    </w:p>
    <w:p w14:paraId="69B1AA27" w14:textId="743C4316" w:rsidR="004B3901" w:rsidRPr="00E4197A" w:rsidRDefault="0046336E" w:rsidP="0038245D">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6CF2867E" w:rsidR="00A45896" w:rsidRDefault="00907B0F" w:rsidP="0038245D">
      <w:pPr>
        <w:spacing w:line="24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463E1F31" w:rsidR="00E74255" w:rsidRDefault="00E45069" w:rsidP="0038245D">
      <w:pPr>
        <w:spacing w:line="240" w:lineRule="auto"/>
        <w:jc w:val="both"/>
        <w:rPr>
          <w:rFonts w:ascii="Times New Roman" w:hAnsi="Times New Roman" w:cs="Times New Roman"/>
          <w:sz w:val="24"/>
        </w:rPr>
      </w:pPr>
      <w:r>
        <w:rPr>
          <w:rFonts w:ascii="Times New Roman" w:hAnsi="Times New Roman" w:cs="Times New Roman"/>
          <w:sz w:val="24"/>
        </w:rPr>
        <w:lastRenderedPageBreak/>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14"/>
      <w:commentRangeStart w:id="15"/>
      <w:r w:rsidR="00C27707">
        <w:rPr>
          <w:rFonts w:ascii="Times New Roman" w:hAnsi="Times New Roman" w:cs="Times New Roman"/>
          <w:sz w:val="24"/>
        </w:rPr>
        <w:t>which is a major simplification</w:t>
      </w:r>
      <w:commentRangeEnd w:id="14"/>
      <w:r w:rsidR="00591A16">
        <w:rPr>
          <w:rStyle w:val="CommentReference"/>
        </w:rPr>
        <w:commentReference w:id="14"/>
      </w:r>
      <w:commentRangeEnd w:id="15"/>
      <w:r w:rsidR="0043055A">
        <w:rPr>
          <w:rStyle w:val="CommentReference"/>
        </w:rPr>
        <w:commentReference w:id="15"/>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w:t>
      </w:r>
      <w:commentRangeStart w:id="16"/>
      <w:commentRangeStart w:id="17"/>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16"/>
      <w:r w:rsidR="00C431E6">
        <w:rPr>
          <w:rStyle w:val="CommentReference"/>
        </w:rPr>
        <w:commentReference w:id="16"/>
      </w:r>
      <w:commentRangeEnd w:id="17"/>
      <w:r w:rsidR="003175D3">
        <w:rPr>
          <w:rStyle w:val="CommentReference"/>
        </w:rPr>
        <w:commentReference w:id="17"/>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w:t>
      </w:r>
      <w:commentRangeStart w:id="18"/>
      <w:r w:rsidR="00212B0D">
        <w:rPr>
          <w:rFonts w:ascii="Times New Roman" w:hAnsi="Times New Roman" w:cs="Times New Roman"/>
          <w:sz w:val="24"/>
        </w:rPr>
        <w:t>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w:t>
      </w:r>
      <w:commentRangeEnd w:id="18"/>
      <w:r w:rsidR="00823A1D">
        <w:rPr>
          <w:rStyle w:val="CommentReference"/>
        </w:rPr>
        <w:commentReference w:id="18"/>
      </w:r>
      <w:r w:rsidR="007E6825">
        <w:rPr>
          <w:rFonts w:ascii="Times New Roman" w:hAnsi="Times New Roman" w:cs="Times New Roman"/>
          <w:sz w:val="24"/>
        </w:rPr>
        <w:t>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2B381A8A" w:rsidR="0068197C" w:rsidRDefault="0089536C"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w:t>
      </w:r>
      <w:commentRangeStart w:id="19"/>
      <w:r w:rsidR="00401223">
        <w:rPr>
          <w:rFonts w:ascii="Times New Roman" w:hAnsi="Times New Roman" w:cs="Times New Roman"/>
          <w:sz w:val="24"/>
        </w:rPr>
        <w:t>smart card data</w:t>
      </w:r>
      <w:commentRangeEnd w:id="19"/>
      <w:r w:rsidR="00965D29">
        <w:rPr>
          <w:rStyle w:val="CommentReference"/>
        </w:rPr>
        <w:commentReference w:id="19"/>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xml:space="preserve">. 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p>
    <w:p w14:paraId="1C85F749" w14:textId="77777777" w:rsidR="002204D8" w:rsidRDefault="002204D8" w:rsidP="0038245D">
      <w:pPr>
        <w:spacing w:line="240" w:lineRule="auto"/>
        <w:jc w:val="both"/>
        <w:rPr>
          <w:rFonts w:ascii="Times New Roman" w:hAnsi="Times New Roman" w:cs="Times New Roman"/>
          <w:sz w:val="24"/>
        </w:rPr>
      </w:pPr>
    </w:p>
    <w:p w14:paraId="526D38B5" w14:textId="69E5B995" w:rsidR="00E523FA"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38245D">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EC0B748" w:rsidR="000A3170" w:rsidRDefault="00EC6662" w:rsidP="0038245D">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w:t>
      </w:r>
      <w:commentRangeStart w:id="20"/>
      <w:commentRangeStart w:id="21"/>
      <w:r w:rsidR="00AE6269">
        <w:rPr>
          <w:rFonts w:ascii="Times New Roman" w:hAnsi="Times New Roman" w:cs="Times New Roman"/>
          <w:sz w:val="24"/>
        </w:rPr>
        <w:t>early</w:t>
      </w:r>
      <w:commentRangeEnd w:id="20"/>
      <w:r w:rsidR="004A0970">
        <w:rPr>
          <w:rStyle w:val="CommentReference"/>
        </w:rPr>
        <w:commentReference w:id="20"/>
      </w:r>
      <w:commentRangeEnd w:id="21"/>
      <w:r w:rsidR="00D40B43">
        <w:rPr>
          <w:rStyle w:val="CommentReference"/>
        </w:rPr>
        <w:commentReference w:id="21"/>
      </w:r>
      <w:r w:rsidR="00AE6269">
        <w:rPr>
          <w:rFonts w:ascii="Times New Roman" w:hAnsi="Times New Roman" w:cs="Times New Roman"/>
          <w:sz w:val="24"/>
        </w:rPr>
        <w:t xml:space="preserve">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w:t>
      </w:r>
      <w:r w:rsidR="00460A15">
        <w:rPr>
          <w:rFonts w:ascii="Times New Roman" w:hAnsi="Times New Roman" w:cs="Times New Roman"/>
          <w:sz w:val="24"/>
        </w:rPr>
        <w:lastRenderedPageBreak/>
        <w:t>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01B188B6" w:rsidR="0054376B" w:rsidRDefault="00E0256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w:t>
      </w:r>
      <w:r w:rsidR="0054376B">
        <w:rPr>
          <w:rFonts w:ascii="Times New Roman" w:hAnsi="Times New Roman" w:cs="Times New Roman"/>
          <w:sz w:val="24"/>
        </w:rPr>
        <w:t xml:space="preserve">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38245D">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unreliability.</w:t>
      </w:r>
      <w:r w:rsidR="00597679">
        <w:rPr>
          <w:rFonts w:ascii="Times New Roman" w:hAnsi="Times New Roman" w:cs="Times New Roman"/>
          <w:sz w:val="24"/>
        </w:rPr>
        <w:t xml:space="preserve">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1C0AF4F0" w:rsidR="003A1EBA" w:rsidRDefault="00537C02"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2E974B20" w:rsidR="000A0E49" w:rsidRDefault="0040693C" w:rsidP="0038245D">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lastRenderedPageBreak/>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000545D2">
        <w:rPr>
          <w:rFonts w:ascii="Times New Roman" w:hAnsi="Times New Roman" w:cs="Times New Roman"/>
          <w:sz w:val="24"/>
        </w:rPr>
        <w:t>,</w:t>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r w:rsidR="00037E7F">
        <w:rPr>
          <w:rFonts w:ascii="Times New Roman" w:hAnsi="Times New Roman" w:cs="Times New Roman"/>
          <w:sz w:val="24"/>
        </w:rPr>
        <w:t xml:space="preserve">noSQL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45A3393B" w:rsidR="000A0E49" w:rsidRDefault="007905FA" w:rsidP="0038245D">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22"/>
      <w:commentRangeStart w:id="23"/>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F47678">
        <w:rPr>
          <w:rFonts w:ascii="Times New Roman" w:hAnsi="Times New Roman" w:cs="Times New Roman"/>
          <w:sz w:val="24"/>
        </w:rPr>
        <w:t>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22"/>
      <w:r w:rsidR="00265250">
        <w:rPr>
          <w:rStyle w:val="CommentReference"/>
        </w:rPr>
        <w:commentReference w:id="22"/>
      </w:r>
      <w:commentRangeEnd w:id="23"/>
      <w:r w:rsidR="00EB65DA">
        <w:rPr>
          <w:rStyle w:val="CommentReference"/>
        </w:rPr>
        <w:commentReference w:id="23"/>
      </w:r>
    </w:p>
    <w:p w14:paraId="5BB5942D" w14:textId="353AE9B3" w:rsidR="00D02C92" w:rsidRDefault="002417A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which arrive only at</w:t>
      </w:r>
      <w:r w:rsidR="00C172FE">
        <w:rPr>
          <w:rFonts w:ascii="Times New Roman" w:hAnsi="Times New Roman" w:cs="Times New Roman"/>
          <w:sz w:val="24"/>
        </w:rPr>
        <w:t xml:space="preserve"> </w:t>
      </w:r>
      <w:r w:rsidR="00C172FE">
        <w:rPr>
          <w:rFonts w:ascii="Times New Roman" w:hAnsi="Times New Roman" w:cs="Times New Roman"/>
          <w:sz w:val="24"/>
        </w:rPr>
        <w:t xml:space="preserve">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6A94A2BA" w:rsidR="00022CCB" w:rsidRDefault="000044FE" w:rsidP="0038245D">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ecause we collected the arrival times at all the stops</w:t>
      </w:r>
      <w:r w:rsidR="0056537E">
        <w:rPr>
          <w:rFonts w:ascii="Times New Roman" w:hAnsi="Times New Roman" w:cs="Times New Roman"/>
          <w:sz w:val="24"/>
        </w:rPr>
        <w:t xml:space="preserve"> and </w:t>
      </w:r>
      <w:commentRangeStart w:id="24"/>
      <w:commentRangeStart w:id="25"/>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24"/>
      <w:r w:rsidR="00ED5973">
        <w:rPr>
          <w:rStyle w:val="CommentReference"/>
        </w:rPr>
        <w:commentReference w:id="24"/>
      </w:r>
      <w:commentRangeEnd w:id="25"/>
      <w:r w:rsidR="003D1C41">
        <w:rPr>
          <w:rStyle w:val="CommentReference"/>
        </w:rPr>
        <w:commentReference w:id="25"/>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03DDB103" w:rsidR="004E5438" w:rsidRDefault="00ED2135"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w:t>
      </w:r>
      <w:commentRangeStart w:id="26"/>
      <w:commentRangeStart w:id="27"/>
      <w:r w:rsidR="00761E41">
        <w:rPr>
          <w:rFonts w:ascii="Times New Roman" w:hAnsi="Times New Roman" w:cs="Times New Roman"/>
          <w:sz w:val="24"/>
        </w:rPr>
        <w:t xml:space="preserve">greedy strategy </w:t>
      </w:r>
      <w:commentRangeEnd w:id="26"/>
      <w:r w:rsidR="008B05B9">
        <w:rPr>
          <w:rStyle w:val="CommentReference"/>
        </w:rPr>
        <w:commentReference w:id="26"/>
      </w:r>
      <w:commentRangeEnd w:id="27"/>
      <w:r w:rsidR="00176278">
        <w:rPr>
          <w:rStyle w:val="CommentReference"/>
        </w:rPr>
        <w:commentReference w:id="27"/>
      </w:r>
      <w:r w:rsidR="00761E41">
        <w:rPr>
          <w:rFonts w:ascii="Times New Roman" w:hAnsi="Times New Roman" w:cs="Times New Roman"/>
          <w:sz w:val="24"/>
        </w:rPr>
        <w:t xml:space="preserve">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ins w:id="28" w:author="Porr, Adam" w:date="2021-10-19T21:48:00Z">
        <w:r w:rsidR="001C716E">
          <w:rPr>
            <w:rFonts w:ascii="Times New Roman" w:hAnsi="Times New Roman" w:cs="Times New Roman"/>
            <w:sz w:val="24"/>
          </w:rPr>
          <w:t xml:space="preserve"> </w:t>
        </w:r>
      </w:ins>
      <w:r w:rsidR="001C716E">
        <w:rPr>
          <w:rFonts w:ascii="Times New Roman" w:hAnsi="Times New Roman" w:cs="Times New Roman"/>
          <w:sz w:val="24"/>
        </w:rPr>
        <w:t>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w:t>
      </w:r>
      <w:r w:rsidR="00761E41">
        <w:rPr>
          <w:rFonts w:ascii="Times New Roman" w:hAnsi="Times New Roman" w:cs="Times New Roman"/>
          <w:sz w:val="24"/>
        </w:rPr>
        <w:t>is based on non-negative static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w:t>
      </w:r>
      <w:r w:rsidR="005D3D82">
        <w:rPr>
          <w:rFonts w:ascii="Times New Roman" w:hAnsi="Times New Roman" w:cs="Times New Roman"/>
          <w:sz w:val="24"/>
        </w:rPr>
        <w:lastRenderedPageBreak/>
        <w:t>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w:t>
      </w:r>
      <w:commentRangeStart w:id="29"/>
      <w:r w:rsidR="00BA3804">
        <w:rPr>
          <w:rFonts w:ascii="Times New Roman" w:hAnsi="Times New Roman" w:cs="Times New Roman"/>
          <w:sz w:val="24"/>
        </w:rPr>
        <w:t>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commentRangeEnd w:id="29"/>
      <w:r w:rsidR="0015182D">
        <w:rPr>
          <w:rStyle w:val="CommentReference"/>
        </w:rPr>
        <w:commentReference w:id="29"/>
      </w:r>
    </w:p>
    <w:p w14:paraId="46CFB83B" w14:textId="67FC6413" w:rsidR="00DD4874" w:rsidRPr="00DD4874" w:rsidRDefault="00AB6A54" w:rsidP="0038245D">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38245D">
            <w:pPr>
              <w:jc w:val="both"/>
              <w:rPr>
                <w:rFonts w:ascii="Times New Roman" w:hAnsi="Times New Roman" w:cs="Times New Roman"/>
                <w:sz w:val="24"/>
              </w:rPr>
            </w:pPr>
          </w:p>
        </w:tc>
        <w:tc>
          <w:tcPr>
            <w:tcW w:w="7020" w:type="dxa"/>
            <w:vAlign w:val="center"/>
          </w:tcPr>
          <w:p w14:paraId="74606573" w14:textId="3B33F99B" w:rsidR="00DD4874" w:rsidRDefault="007C3B8D"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38245D">
            <w:pPr>
              <w:jc w:val="both"/>
              <w:rPr>
                <w:rFonts w:ascii="Times New Roman" w:hAnsi="Times New Roman" w:cs="Times New Roman"/>
                <w:sz w:val="24"/>
              </w:rPr>
            </w:pPr>
          </w:p>
        </w:tc>
        <w:tc>
          <w:tcPr>
            <w:tcW w:w="7020" w:type="dxa"/>
            <w:vAlign w:val="center"/>
          </w:tcPr>
          <w:p w14:paraId="088E7F4C" w14:textId="33D8B936" w:rsidR="00DD4874" w:rsidRDefault="007C3B8D"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38245D">
            <w:pPr>
              <w:jc w:val="both"/>
              <w:rPr>
                <w:rFonts w:ascii="Times New Roman" w:hAnsi="Times New Roman" w:cs="Times New Roman"/>
                <w:sz w:val="24"/>
              </w:rPr>
            </w:pPr>
          </w:p>
        </w:tc>
        <w:tc>
          <w:tcPr>
            <w:tcW w:w="7020" w:type="dxa"/>
            <w:vAlign w:val="center"/>
          </w:tcPr>
          <w:p w14:paraId="3292989D" w14:textId="670B7303" w:rsidR="00DD4874" w:rsidRDefault="007C3B8D"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w:commentRangeStart w:id="30"/>
                    <m:r>
                      <w:rPr>
                        <w:rFonts w:ascii="Cambria Math" w:hAnsi="Cambria Math" w:cs="Times New Roman"/>
                        <w:sz w:val="24"/>
                      </w:rPr>
                      <m:t>|∀</m:t>
                    </m:r>
                    <w:commentRangeEnd w:id="30"/>
                    <m:r>
                      <m:rPr>
                        <m:sty m:val="p"/>
                      </m:rPr>
                      <w:rPr>
                        <w:rStyle w:val="CommentReference"/>
                      </w:rPr>
                      <w:commentReference w:id="30"/>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38245D">
            <w:pPr>
              <w:spacing w:after="160"/>
              <w:jc w:val="both"/>
              <w:rPr>
                <w:rFonts w:ascii="Times New Roman" w:hAnsi="Times New Roman" w:cs="Times New Roman"/>
                <w:sz w:val="24"/>
              </w:rPr>
            </w:pPr>
            <w:bookmarkStart w:id="31" w:name="_Ref85622324"/>
            <w:bookmarkStart w:id="32"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bookmarkEnd w:id="31"/>
            <w:r w:rsidRPr="00DD4874">
              <w:rPr>
                <w:rFonts w:ascii="Times New Roman" w:hAnsi="Times New Roman" w:cs="Times New Roman"/>
                <w:sz w:val="24"/>
              </w:rPr>
              <w:t>)</w:t>
            </w:r>
            <w:bookmarkEnd w:id="32"/>
          </w:p>
        </w:tc>
      </w:tr>
    </w:tbl>
    <w:p w14:paraId="26C6A3E2" w14:textId="7E82073D" w:rsidR="0058260F" w:rsidRDefault="00C6656D" w:rsidP="0038245D">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72BE4DF1" w:rsidR="00664640" w:rsidRDefault="009A00B0" w:rsidP="0038245D">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w:t>
      </w:r>
      <w:del w:id="33" w:author="Porr, Adam" w:date="2021-10-19T22:05:00Z">
        <w:r w:rsidR="003B0CA0" w:rsidDel="00142D24">
          <w:rPr>
            <w:rFonts w:ascii="Times New Roman" w:hAnsi="Times New Roman" w:cs="Times New Roman"/>
            <w:sz w:val="24"/>
          </w:rPr>
          <w:delText>,</w:delText>
        </w:r>
      </w:del>
      <w:r w:rsidR="003B0CA0">
        <w:rPr>
          <w:rFonts w:ascii="Times New Roman" w:hAnsi="Times New Roman" w:cs="Times New Roman"/>
          <w:sz w:val="24"/>
        </w:rPr>
        <w:t xml:space="preserve">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266AF38A" w:rsidR="00BA3C3C" w:rsidRDefault="00573994" w:rsidP="0038245D">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w:t>
      </w:r>
      <w:commentRangeStart w:id="34"/>
      <w:r w:rsidR="000E6398">
        <w:rPr>
          <w:rFonts w:ascii="Times New Roman" w:hAnsi="Times New Roman" w:cs="Times New Roman"/>
          <w:sz w:val="24"/>
        </w:rPr>
        <w:t xml:space="preserve">is not an unbiased representation </w:t>
      </w:r>
      <w:commentRangeEnd w:id="34"/>
      <w:r w:rsidR="00796167">
        <w:rPr>
          <w:rStyle w:val="CommentReference"/>
        </w:rPr>
        <w:commentReference w:id="34"/>
      </w:r>
      <w:r w:rsidR="000E6398">
        <w:rPr>
          <w:rFonts w:ascii="Times New Roman" w:hAnsi="Times New Roman" w:cs="Times New Roman"/>
          <w:sz w:val="24"/>
        </w:rPr>
        <w:t>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38245D">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w:t>
      </w:r>
      <w:r w:rsidR="004705A2">
        <w:rPr>
          <w:rFonts w:ascii="Times New Roman" w:hAnsi="Times New Roman" w:cs="Times New Roman"/>
          <w:sz w:val="24"/>
        </w:rPr>
        <w:t>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w:t>
      </w:r>
      <w:r w:rsidR="008D394F">
        <w:rPr>
          <w:rFonts w:ascii="Times New Roman" w:hAnsi="Times New Roman" w:cs="Times New Roman"/>
          <w:sz w:val="24"/>
        </w:rPr>
        <w:lastRenderedPageBreak/>
        <w:t xml:space="preserve">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t>
      </w:r>
      <w:commentRangeStart w:id="35"/>
      <w:commentRangeStart w:id="36"/>
      <w:r w:rsidR="00084F14">
        <w:rPr>
          <w:rFonts w:ascii="Times New Roman" w:hAnsi="Times New Roman" w:cs="Times New Roman"/>
          <w:sz w:val="24"/>
        </w:rPr>
        <w:t>without predicting the future</w:t>
      </w:r>
      <w:commentRangeEnd w:id="35"/>
      <w:r w:rsidR="00B44774">
        <w:rPr>
          <w:rStyle w:val="CommentReference"/>
        </w:rPr>
        <w:commentReference w:id="35"/>
      </w:r>
      <w:commentRangeEnd w:id="36"/>
      <w:r w:rsidR="00454B3D">
        <w:rPr>
          <w:rStyle w:val="CommentReference"/>
        </w:rPr>
        <w:commentReference w:id="36"/>
      </w:r>
      <w:r w:rsidR="00DC14C2">
        <w:rPr>
          <w:rFonts w:ascii="Times New Roman" w:hAnsi="Times New Roman" w:cs="Times New Roman"/>
          <w:sz w:val="24"/>
        </w:rPr>
        <w:t xml:space="preserve">. </w:t>
      </w:r>
    </w:p>
    <w:p w14:paraId="582DAA03" w14:textId="6A69CDDF" w:rsidR="00A31DAF" w:rsidRDefault="00DC14C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160410">
      <w:pPr>
        <w:keepNext/>
        <w:spacing w:line="240" w:lineRule="auto"/>
      </w:pPr>
      <w:r>
        <w:rPr>
          <w:noProof/>
        </w:rPr>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588C58B3" w:rsidR="00060E57" w:rsidRDefault="00060E57" w:rsidP="0038245D">
      <w:pPr>
        <w:spacing w:line="240" w:lineRule="auto"/>
        <w:jc w:val="both"/>
        <w:rPr>
          <w:rFonts w:ascii="Times New Roman" w:hAnsi="Times New Roman" w:cs="Times New Roman"/>
          <w:sz w:val="24"/>
        </w:rPr>
      </w:pPr>
      <w:bookmarkStart w:id="37"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37"/>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1D2E9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w:t>
      </w:r>
      <w:r>
        <w:rPr>
          <w:rFonts w:ascii="Times New Roman" w:hAnsi="Times New Roman" w:cs="Times New Roman"/>
          <w:sz w:val="24"/>
        </w:rPr>
        <w:lastRenderedPageBreak/>
        <w:t>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commentRangeStart w:id="38"/>
      <w:commentRangeStart w:id="39"/>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commentRangeEnd w:id="38"/>
      <w:r w:rsidR="00D92DB6">
        <w:rPr>
          <w:rStyle w:val="CommentReference"/>
        </w:rPr>
        <w:commentReference w:id="38"/>
      </w:r>
      <w:commentRangeEnd w:id="39"/>
      <w:r w:rsidR="0091395C">
        <w:rPr>
          <w:rStyle w:val="CommentReference"/>
        </w:rPr>
        <w:commentReference w:id="39"/>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38245D">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ins w:id="40" w:author="Porr, Adam" w:date="2021-10-19T22:24:00Z">
        <w:r w:rsidR="008D543F">
          <w:rPr>
            <w:rFonts w:ascii="Times New Roman" w:hAnsi="Times New Roman" w:cs="Times New Roman"/>
            <w:i/>
            <w:iCs/>
            <w:sz w:val="24"/>
          </w:rPr>
          <w:t>,</w:t>
        </w:r>
      </w:ins>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D40B43">
      <w:pPr>
        <w:pStyle w:val="CommentText"/>
        <w:ind w:firstLine="720"/>
        <w:rPr>
          <w:rFonts w:ascii="Times New Roman" w:hAnsi="Times New Roman" w:cs="Times New Roman"/>
          <w:sz w:val="24"/>
        </w:rPr>
      </w:pPr>
      <w:r>
        <w:rPr>
          <w:rFonts w:ascii="Times New Roman" w:hAnsi="Times New Roman" w:cs="Times New Roman"/>
          <w:sz w:val="24"/>
        </w:rPr>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 xml:space="preserve">s </w:t>
      </w:r>
      <w:r>
        <w:rPr>
          <w:rFonts w:ascii="Times New Roman" w:hAnsi="Times New Roman" w:cs="Times New Roman"/>
          <w:sz w:val="24"/>
        </w:rPr>
        <w:t>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w:t>
      </w:r>
      <w:r>
        <w:rPr>
          <w:rFonts w:ascii="Times New Roman" w:hAnsi="Times New Roman" w:cs="Times New Roman"/>
          <w:sz w:val="24"/>
        </w:rPr>
        <w:t xml:space="preserve">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commentRangeStart w:id="41"/>
      <w:commentRangeStart w:id="42"/>
      <w:commentRangeEnd w:id="41"/>
      <w:r w:rsidR="00CC34E8">
        <w:rPr>
          <w:rStyle w:val="CommentReference"/>
        </w:rPr>
        <w:commentReference w:id="41"/>
      </w:r>
      <w:commentRangeEnd w:id="42"/>
      <w:r w:rsidR="005A4AAB">
        <w:rPr>
          <w:rStyle w:val="CommentReference"/>
        </w:rPr>
        <w:commentReference w:id="42"/>
      </w:r>
    </w:p>
    <w:p w14:paraId="065AF278" w14:textId="7D7B6781" w:rsidR="00104B9E" w:rsidRDefault="00A2793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commentRangeStart w:id="43"/>
      <w:commentRangeStart w:id="44"/>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commentRangeEnd w:id="43"/>
      <w:r w:rsidR="00546157">
        <w:rPr>
          <w:rStyle w:val="CommentReference"/>
        </w:rPr>
        <w:commentReference w:id="43"/>
      </w:r>
      <w:commentRangeEnd w:id="44"/>
      <w:r w:rsidR="00401F95">
        <w:rPr>
          <w:rStyle w:val="CommentReference"/>
        </w:rPr>
        <w:commentReference w:id="44"/>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 xml:space="preserve">at </w:t>
      </w:r>
      <w:r>
        <w:rPr>
          <w:rFonts w:ascii="Times New Roman" w:hAnsi="Times New Roman" w:cs="Times New Roman"/>
          <w:sz w:val="24"/>
        </w:rPr>
        <w:t>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w:t>
      </w:r>
      <w:r w:rsidR="00BE0DA2">
        <w:rPr>
          <w:rFonts w:ascii="Times New Roman" w:hAnsi="Times New Roman" w:cs="Times New Roman"/>
          <w:sz w:val="24"/>
        </w:rPr>
        <w:t>; iii</w:t>
      </w:r>
      <w:r w:rsidR="002C2454">
        <w:rPr>
          <w:rFonts w:ascii="Times New Roman" w:hAnsi="Times New Roman" w:cs="Times New Roman"/>
          <w:sz w:val="24"/>
        </w:rPr>
        <w:t>)</w:t>
      </w:r>
      <w:commentRangeStart w:id="45"/>
      <w:r w:rsidR="009F7D4A">
        <w:rPr>
          <w:rFonts w:ascii="Times New Roman" w:hAnsi="Times New Roman" w:cs="Times New Roman"/>
          <w:sz w:val="24"/>
        </w:rPr>
        <w:t xml:space="preserve"> </w:t>
      </w:r>
      <w:commentRangeEnd w:id="45"/>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travel times compared to the scheduled routes</w:t>
      </w:r>
      <w:r w:rsidR="00FC3BE5">
        <w:rPr>
          <w:rFonts w:ascii="Times New Roman" w:hAnsi="Times New Roman" w:cs="Times New Roman"/>
          <w:sz w:val="24"/>
        </w:rPr>
        <w:t xml:space="preserve"> as shown in </w:t>
      </w:r>
      <w:commentRangeStart w:id="46"/>
      <w:commentRangeStart w:id="47"/>
      <w:r w:rsidR="00FC3BE5">
        <w:rPr>
          <w:rFonts w:ascii="Times New Roman" w:hAnsi="Times New Roman" w:cs="Times New Roman"/>
          <w:sz w:val="24"/>
        </w:rPr>
        <w:t>Figure 1</w:t>
      </w:r>
      <w:r w:rsidR="00166A0A">
        <w:rPr>
          <w:rStyle w:val="CommentReference"/>
        </w:rPr>
        <w:commentReference w:id="45"/>
      </w:r>
      <w:commentRangeEnd w:id="46"/>
      <w:r w:rsidR="0075070A">
        <w:rPr>
          <w:rStyle w:val="CommentReference"/>
        </w:rPr>
        <w:commentReference w:id="46"/>
      </w:r>
      <w:commentRangeEnd w:id="47"/>
      <w:r w:rsidR="00160410">
        <w:rPr>
          <w:rStyle w:val="CommentReference"/>
        </w:rPr>
        <w:commentReference w:id="47"/>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t>
      </w:r>
      <w:r>
        <w:rPr>
          <w:rFonts w:ascii="Times New Roman" w:hAnsi="Times New Roman" w:cs="Times New Roman"/>
          <w:sz w:val="24"/>
        </w:rPr>
        <w:lastRenderedPageBreak/>
        <w:t>with no RTI input</w:t>
      </w:r>
      <w:r>
        <w:rPr>
          <w:rFonts w:ascii="Times New Roman" w:hAnsi="Times New Roman" w:cs="Times New Roman"/>
          <w:sz w:val="24"/>
        </w:rPr>
        <w:t xml:space="preserve">,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w:t>
      </w:r>
      <w:r>
        <w:rPr>
          <w:rFonts w:ascii="Times New Roman" w:hAnsi="Times New Roman" w:cs="Times New Roman"/>
          <w:sz w:val="24"/>
        </w:rPr>
        <w:t>Therefore, w</w:t>
      </w:r>
      <w:commentRangeStart w:id="48"/>
      <w:commentRangeStart w:id="49"/>
      <w:r>
        <w:rPr>
          <w:rFonts w:ascii="Times New Roman" w:hAnsi="Times New Roman" w:cs="Times New Roman"/>
          <w:sz w:val="24"/>
        </w:rPr>
        <w:t xml:space="preserve">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w:t>
      </w:r>
      <w:commentRangeStart w:id="50"/>
      <w:commentRangeEnd w:id="50"/>
      <w:r w:rsidR="004912A4">
        <w:rPr>
          <w:rStyle w:val="CommentReference"/>
        </w:rPr>
        <w:commentReference w:id="50"/>
      </w:r>
      <w:r>
        <w:rPr>
          <w:rFonts w:ascii="Times New Roman" w:hAnsi="Times New Roman" w:cs="Times New Roman"/>
          <w:sz w:val="24"/>
        </w:rPr>
        <w:t xml:space="preserve">accessibility, respectively. </w:t>
      </w:r>
      <w:commentRangeEnd w:id="48"/>
      <w:r>
        <w:rPr>
          <w:rStyle w:val="CommentReference"/>
        </w:rPr>
        <w:commentReference w:id="48"/>
      </w:r>
      <w:commentRangeEnd w:id="49"/>
      <w:r>
        <w:rPr>
          <w:rStyle w:val="CommentReference"/>
        </w:rPr>
        <w:commentReference w:id="49"/>
      </w:r>
      <w:r>
        <w:rPr>
          <w:rFonts w:ascii="Times New Roman" w:hAnsi="Times New Roman" w:cs="Times New Roman"/>
          <w:sz w:val="24"/>
        </w:rPr>
        <w:t xml:space="preserve">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w:t>
      </w:r>
      <w:commentRangeStart w:id="51"/>
      <w:commentRangeStart w:id="52"/>
      <w:r>
        <w:rPr>
          <w:rFonts w:ascii="Times New Roman" w:hAnsi="Times New Roman" w:cs="Times New Roman"/>
          <w:sz w:val="24"/>
        </w:rPr>
        <w:t xml:space="preserve">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w:t>
      </w:r>
      <w:commentRangeEnd w:id="51"/>
      <w:r w:rsidR="007F67CC">
        <w:rPr>
          <w:rStyle w:val="CommentReference"/>
        </w:rPr>
        <w:commentReference w:id="51"/>
      </w:r>
      <w:commentRangeEnd w:id="52"/>
      <w:r w:rsidR="00B24877">
        <w:rPr>
          <w:rStyle w:val="CommentReference"/>
        </w:rPr>
        <w:commentReference w:id="52"/>
      </w:r>
      <w:r>
        <w:rPr>
          <w:rFonts w:ascii="Times New Roman" w:hAnsi="Times New Roman" w:cs="Times New Roman"/>
          <w:sz w:val="24"/>
        </w:rPr>
        <w:t>.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51285BE1" w:rsidR="00EE4D06" w:rsidRDefault="00EE4D06"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A00369" w:rsidRPr="00EE4D06">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38245D">
      <w:pPr>
        <w:keepNext/>
        <w:spacing w:line="240" w:lineRule="auto"/>
        <w:jc w:val="center"/>
      </w:pPr>
      <w:r>
        <w:rPr>
          <w:rFonts w:ascii="Times New Roman" w:hAnsi="Times New Roman" w:cs="Times New Roman"/>
          <w:noProof/>
          <w:sz w:val="24"/>
        </w:rPr>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1AB4B567" w:rsidR="00664640" w:rsidRDefault="00EE4D06" w:rsidP="0038245D">
      <w:pPr>
        <w:spacing w:line="240" w:lineRule="auto"/>
        <w:jc w:val="center"/>
        <w:rPr>
          <w:rFonts w:ascii="Times New Roman" w:hAnsi="Times New Roman" w:cs="Times New Roman"/>
          <w:sz w:val="24"/>
        </w:rPr>
      </w:pPr>
      <w:bookmarkStart w:id="53"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464275">
        <w:rPr>
          <w:rFonts w:ascii="Times New Roman" w:hAnsi="Times New Roman" w:cs="Times New Roman"/>
          <w:noProof/>
          <w:sz w:val="24"/>
        </w:rPr>
        <w:t>2</w:t>
      </w:r>
      <w:r w:rsidRPr="00EE4D06">
        <w:rPr>
          <w:rFonts w:ascii="Times New Roman" w:hAnsi="Times New Roman" w:cs="Times New Roman"/>
          <w:sz w:val="24"/>
        </w:rPr>
        <w:fldChar w:fldCharType="end"/>
      </w:r>
      <w:bookmarkEnd w:id="53"/>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commentRangeStart w:id="54"/>
      <w:commentRangeStart w:id="55"/>
      <w:r w:rsidRPr="00EE4D06">
        <w:rPr>
          <w:rFonts w:ascii="Times New Roman" w:hAnsi="Times New Roman" w:cs="Times New Roman"/>
          <w:sz w:val="24"/>
        </w:rPr>
        <w:t>three STPs</w:t>
      </w:r>
      <w:commentRangeEnd w:id="54"/>
      <w:r w:rsidR="007321B0">
        <w:rPr>
          <w:rStyle w:val="CommentReference"/>
        </w:rPr>
        <w:commentReference w:id="54"/>
      </w:r>
      <w:commentRangeEnd w:id="55"/>
      <w:r w:rsidR="00494B03">
        <w:rPr>
          <w:rStyle w:val="CommentReference"/>
        </w:rPr>
        <w:commentReference w:id="55"/>
      </w:r>
      <w:r w:rsidRPr="00EE4D06">
        <w:rPr>
          <w:rFonts w:ascii="Times New Roman" w:hAnsi="Times New Roman" w:cs="Times New Roman"/>
          <w:sz w:val="24"/>
        </w:rPr>
        <w:t>.</w:t>
      </w:r>
    </w:p>
    <w:p w14:paraId="5A006147" w14:textId="77777777" w:rsidR="00EE4D06" w:rsidRDefault="00EE4D06" w:rsidP="0038245D">
      <w:pPr>
        <w:spacing w:line="240" w:lineRule="auto"/>
        <w:jc w:val="both"/>
        <w:rPr>
          <w:rFonts w:ascii="Times New Roman" w:hAnsi="Times New Roman" w:cs="Times New Roman"/>
          <w:sz w:val="24"/>
        </w:rPr>
      </w:pPr>
    </w:p>
    <w:p w14:paraId="6BBEE0EA" w14:textId="3C2EE09F" w:rsidR="00664640" w:rsidRPr="009E2D8D" w:rsidRDefault="0066464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B99EC5D" w:rsidR="00CB35DE" w:rsidRPr="002F1441" w:rsidRDefault="002F1441" w:rsidP="002F1441">
      <w:pPr>
        <w:pStyle w:val="CommentText"/>
      </w:pPr>
      <w:r>
        <w:rPr>
          <w:rFonts w:ascii="Times New Roman" w:hAnsi="Times New Roman" w:cs="Times New Roman"/>
          <w:sz w:val="24"/>
        </w:rPr>
        <w:t xml:space="preserve">We </w:t>
      </w:r>
      <w:r>
        <w:rPr>
          <w:rFonts w:ascii="Times New Roman" w:hAnsi="Times New Roman" w:cs="Times New Roman"/>
          <w:sz w:val="24"/>
        </w:rPr>
        <w:t xml:space="preserve">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w:t>
      </w:r>
      <w:r>
        <w:rPr>
          <w:rStyle w:val="CommentReference"/>
        </w:rPr>
        <w:annotationRef/>
      </w:r>
      <w:r>
        <w:rPr>
          <w:rFonts w:ascii="Times New Roman" w:hAnsi="Times New Roman" w:cs="Times New Roman"/>
          <w:i/>
          <w:iCs/>
          <w:sz w:val="24"/>
        </w:rPr>
        <w:t xml:space="preserve"> </w:t>
      </w:r>
      <w:r>
        <w:rPr>
          <w:rFonts w:ascii="Times New Roman" w:hAnsi="Times New Roman" w:cs="Times New Roman"/>
          <w:sz w:val="24"/>
        </w:rPr>
        <w:t xml:space="preserve">as </w:t>
      </w:r>
      <w:r>
        <w:rPr>
          <w:rFonts w:ascii="Times New Roman" w:hAnsi="Times New Roman" w:cs="Times New Roman"/>
          <w:sz w:val="24"/>
        </w:rPr>
        <w:t>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Pr="00DD4874">
        <w:rPr>
          <w:rFonts w:ascii="Times New Roman" w:hAnsi="Times New Roman" w:cs="Times New Roman"/>
          <w:sz w:val="24"/>
        </w:rPr>
        <w:t>(</w:t>
      </w:r>
      <w:r>
        <w:rPr>
          <w:rFonts w:ascii="Times New Roman" w:hAnsi="Times New Roman" w:cs="Times New Roman"/>
          <w:noProof/>
          <w:sz w:val="24"/>
        </w:rPr>
        <w:t>3</w:t>
      </w:r>
      <w:r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t>
      </w:r>
      <w:r w:rsidR="00F80828">
        <w:rPr>
          <w:rFonts w:ascii="Times New Roman" w:hAnsi="Times New Roman" w:cs="Times New Roman"/>
          <w:sz w:val="24"/>
        </w:rPr>
        <w:t xml:space="preserve">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38245D">
            <w:pPr>
              <w:jc w:val="both"/>
              <w:rPr>
                <w:rFonts w:ascii="Times New Roman" w:hAnsi="Times New Roman" w:cs="Times New Roman"/>
                <w:sz w:val="24"/>
              </w:rPr>
            </w:pPr>
          </w:p>
        </w:tc>
        <w:tc>
          <w:tcPr>
            <w:tcW w:w="7020" w:type="dxa"/>
            <w:vAlign w:val="center"/>
          </w:tcPr>
          <w:p w14:paraId="6950209D" w14:textId="5CD8BA66" w:rsidR="00103829" w:rsidRDefault="007C3B8D"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w:commentRangeStart w:id="56"/>
                    <w:commentRangeStart w:id="57"/>
                    <m:r>
                      <w:rPr>
                        <w:rFonts w:ascii="Cambria Math" w:hAnsi="Cambria Math" w:cs="Times New Roman"/>
                        <w:sz w:val="24"/>
                      </w:rPr>
                      <m:t>|∀</m:t>
                    </m:r>
                    <w:commentRangeEnd w:id="56"/>
                    <m:r>
                      <m:rPr>
                        <m:sty m:val="p"/>
                      </m:rPr>
                      <w:rPr>
                        <w:rStyle w:val="CommentReference"/>
                      </w:rPr>
                      <w:commentReference w:id="56"/>
                    </m:r>
                    <w:commentRangeEnd w:id="57"/>
                    <m:r>
                      <m:rPr>
                        <m:sty m:val="p"/>
                      </m:rPr>
                      <w:rPr>
                        <w:rStyle w:val="CommentReference"/>
                      </w:rPr>
                      <w:commentReference w:id="57"/>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38245D">
            <w:pPr>
              <w:spacing w:after="160"/>
              <w:jc w:val="both"/>
              <w:rPr>
                <w:rFonts w:ascii="Times New Roman" w:hAnsi="Times New Roman" w:cs="Times New Roman"/>
                <w:sz w:val="24"/>
              </w:rPr>
            </w:pPr>
            <w:bookmarkStart w:id="58"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58"/>
            <w:r w:rsidRPr="00DD4874">
              <w:rPr>
                <w:rFonts w:ascii="Times New Roman" w:hAnsi="Times New Roman" w:cs="Times New Roman"/>
                <w:sz w:val="24"/>
              </w:rPr>
              <w:t>)</w:t>
            </w:r>
          </w:p>
        </w:tc>
      </w:tr>
    </w:tbl>
    <w:p w14:paraId="10550336" w14:textId="7B5C7725" w:rsidR="001A2A45" w:rsidRDefault="00FA01FC" w:rsidP="0038245D">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w:t>
      </w:r>
      <w:r>
        <w:rPr>
          <w:rFonts w:ascii="Times New Roman" w:hAnsi="Times New Roman" w:cs="Times New Roman"/>
          <w:sz w:val="24"/>
        </w:rPr>
        <w:t xml:space="preserve">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STP’s unreliability</w:t>
      </w:r>
      <w:r w:rsidR="00FA4C79">
        <w:rPr>
          <w:rFonts w:ascii="Times New Roman" w:hAnsi="Times New Roman" w:cs="Times New Roman"/>
          <w:sz w:val="24"/>
        </w:rPr>
        <w:t xml:space="preserve"> </w:t>
      </w:r>
      <w:r w:rsidR="009C4339">
        <w:rPr>
          <w:rFonts w:ascii="Times New Roman" w:hAnsi="Times New Roman" w:cs="Times New Roman"/>
          <w:sz w:val="24"/>
        </w:rPr>
        <w:t xml:space="preserve">and </w:t>
      </w:r>
      <w:r w:rsidR="009C4339">
        <w:rPr>
          <w:rFonts w:ascii="Times New Roman" w:hAnsi="Times New Roman" w:cs="Times New Roman"/>
          <w:sz w:val="24"/>
        </w:rPr>
        <w:t>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w:t>
      </w:r>
      <w:commentRangeStart w:id="59"/>
      <w:r w:rsidR="009C4339">
        <w:rPr>
          <w:rFonts w:ascii="Times New Roman" w:hAnsi="Times New Roman" w:cs="Times New Roman"/>
          <w:sz w:val="24"/>
        </w:rPr>
        <w:t xml:space="preserve">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commentRangeEnd w:id="59"/>
      <w:r w:rsidR="00160909">
        <w:rPr>
          <w:rStyle w:val="CommentReference"/>
        </w:rPr>
        <w:commentReference w:id="59"/>
      </w:r>
    </w:p>
    <w:p w14:paraId="13F31701" w14:textId="77777777" w:rsidR="009C4339" w:rsidRDefault="009C4339" w:rsidP="0038245D">
      <w:pPr>
        <w:spacing w:line="240" w:lineRule="auto"/>
        <w:jc w:val="both"/>
        <w:rPr>
          <w:rFonts w:ascii="Times New Roman" w:hAnsi="Times New Roman" w:cs="Times New Roman"/>
          <w:sz w:val="24"/>
        </w:rPr>
      </w:pPr>
    </w:p>
    <w:p w14:paraId="424C6326" w14:textId="07847FF3" w:rsidR="006B56EA" w:rsidRDefault="008261D8"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lastRenderedPageBreak/>
        <w:t>Analysi</w:t>
      </w:r>
      <w:r w:rsidR="006B56EA">
        <w:rPr>
          <w:rFonts w:ascii="Times New Roman" w:hAnsi="Times New Roman" w:cs="Times New Roman"/>
          <w:sz w:val="24"/>
        </w:rPr>
        <w:t>s</w:t>
      </w:r>
    </w:p>
    <w:p w14:paraId="0FA3DC58" w14:textId="1A259E74" w:rsidR="000D7799" w:rsidRDefault="001025DC"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unreliability in multiple dimensions</w:t>
      </w:r>
      <w:r w:rsidR="000529B7">
        <w:rPr>
          <w:rFonts w:ascii="Times New Roman" w:hAnsi="Times New Roman" w:cs="Times New Roman"/>
          <w:sz w:val="24"/>
        </w:rPr>
        <w:t xml:space="preserve">. </w:t>
      </w:r>
    </w:p>
    <w:p w14:paraId="3C0D60D3" w14:textId="77777777" w:rsidR="009F1FC3" w:rsidRPr="006B56EA" w:rsidRDefault="009F1FC3" w:rsidP="0038245D">
      <w:pPr>
        <w:spacing w:line="240" w:lineRule="auto"/>
        <w:jc w:val="both"/>
        <w:rPr>
          <w:rFonts w:ascii="Times New Roman" w:hAnsi="Times New Roman" w:cs="Times New Roman"/>
          <w:sz w:val="24"/>
        </w:rPr>
      </w:pPr>
    </w:p>
    <w:p w14:paraId="1C48E181" w14:textId="586A01CB" w:rsidR="000D7799" w:rsidRPr="006B56EA" w:rsidRDefault="000D779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2FCB6D1D" w:rsidR="00744174" w:rsidRDefault="000221A0" w:rsidP="00744174">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1D063A" w:rsidRPr="00980274">
        <w:rPr>
          <w:rFonts w:ascii="Times New Roman" w:hAnsi="Times New Roman" w:cs="Times New Roman"/>
          <w:sz w:val="24"/>
        </w:rPr>
        <w:t xml:space="preserve">Figure </w:t>
      </w:r>
      <w:r w:rsidR="001D063A">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w:t>
      </w:r>
      <w:r w:rsidR="00F55F0B">
        <w:rPr>
          <w:rFonts w:ascii="Times New Roman" w:hAnsi="Times New Roman" w:cs="Times New Roman"/>
          <w:sz w:val="24"/>
        </w:rPr>
        <w:t xml:space="preserve">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w:t>
      </w:r>
      <w:commentRangeStart w:id="60"/>
      <w:commentRangeStart w:id="61"/>
      <w:r w:rsidR="00F55F0B">
        <w:rPr>
          <w:rFonts w:ascii="Times New Roman" w:hAnsi="Times New Roman" w:cs="Times New Roman"/>
          <w:sz w:val="24"/>
        </w:rPr>
        <w:t xml:space="preserve">STPs </w:t>
      </w:r>
      <w:commentRangeEnd w:id="60"/>
      <w:r w:rsidR="00F65D62">
        <w:rPr>
          <w:rStyle w:val="CommentReference"/>
        </w:rPr>
        <w:commentReference w:id="60"/>
      </w:r>
      <w:commentRangeEnd w:id="61"/>
      <w:r w:rsidR="006D7048">
        <w:rPr>
          <w:rStyle w:val="CommentReference"/>
        </w:rPr>
        <w:commentReference w:id="61"/>
      </w:r>
      <w:r w:rsidR="00F55F0B">
        <w:rPr>
          <w:rFonts w:ascii="Times New Roman" w:hAnsi="Times New Roman" w:cs="Times New Roman"/>
          <w:sz w:val="24"/>
        </w:rPr>
        <w:t xml:space="preserve">with different time budgets </w:t>
      </w:r>
      <w:r w:rsidR="00A30AC2" w:rsidRPr="00A30AC2">
        <w:rPr>
          <w:rFonts w:ascii="Times New Roman" w:hAnsi="Times New Roman" w:cs="Times New Roman"/>
          <w:sz w:val="24"/>
        </w:rPr>
        <w:t>from a bus stop in downtown Columbus at 8:00</w:t>
      </w:r>
      <w:r w:rsidR="00A30AC2" w:rsidRPr="00A30AC2">
        <w:rPr>
          <w:rFonts w:ascii="Times New Roman" w:hAnsi="Times New Roman" w:cs="Times New Roman"/>
          <w:sz w:val="24"/>
        </w:rPr>
        <w:t>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1D063A" w:rsidRPr="00980274">
        <w:rPr>
          <w:rFonts w:ascii="Times New Roman" w:hAnsi="Times New Roman" w:cs="Times New Roman"/>
          <w:sz w:val="24"/>
        </w:rPr>
        <w:t xml:space="preserve">Figure </w:t>
      </w:r>
      <w:r w:rsidR="001D063A">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1D063A" w:rsidRPr="00980274">
        <w:rPr>
          <w:rFonts w:ascii="Times New Roman" w:hAnsi="Times New Roman" w:cs="Times New Roman"/>
          <w:sz w:val="24"/>
        </w:rPr>
        <w:t xml:space="preserve">Figure </w:t>
      </w:r>
      <w:r w:rsidR="001D063A">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w:t>
      </w:r>
      <w:r w:rsidR="00744174">
        <w:rPr>
          <w:rFonts w:ascii="Times New Roman" w:hAnsi="Times New Roman" w:cs="Times New Roman"/>
          <w:sz w:val="24"/>
        </w:rPr>
        <w:t xml:space="preserve">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w:t>
      </w:r>
      <w:r w:rsidR="00744174">
        <w:rPr>
          <w:rFonts w:ascii="Times New Roman" w:hAnsi="Times New Roman" w:cs="Times New Roman"/>
          <w:sz w:val="24"/>
        </w:rPr>
        <w:t xml:space="preserve">STP. </w:t>
      </w:r>
    </w:p>
    <w:p w14:paraId="4CBCEA85" w14:textId="218CDEF7" w:rsidR="006D7048" w:rsidRPr="006D7048" w:rsidRDefault="008B1AB0" w:rsidP="006D7048">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1D063A" w:rsidRPr="00053F29">
        <w:rPr>
          <w:rFonts w:ascii="Times New Roman" w:hAnsi="Times New Roman" w:cs="Times New Roman"/>
          <w:sz w:val="24"/>
        </w:rPr>
        <w:t xml:space="preserve">Figure </w:t>
      </w:r>
      <w:r w:rsidR="001D063A">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retrospective and schedule</w:t>
      </w:r>
      <w:r w:rsidR="006D7048">
        <w:rPr>
          <w:rFonts w:ascii="Times New Roman" w:hAnsi="Times New Roman" w:cs="Times New Roman"/>
          <w:sz w:val="24"/>
        </w:rPr>
        <w:t>d</w:t>
      </w:r>
      <w:r w:rsidR="006D7048">
        <w:rPr>
          <w:rFonts w:ascii="Times New Roman" w:hAnsi="Times New Roman" w:cs="Times New Roman"/>
          <w:sz w:val="24"/>
        </w:rPr>
        <w:t xml:space="preserve"> measures may seem counterintuitive based on the dissimilarity of the two measures in Figure 3, however it should be noted that that Figure 4 represents the average of the STPs for all stops while Figure 3 shows the STP for only one stop.  </w:t>
      </w:r>
    </w:p>
    <w:p w14:paraId="4E8E8624" w14:textId="77777777" w:rsidR="006D7048" w:rsidRDefault="006D7048" w:rsidP="00121FD4">
      <w:pPr>
        <w:spacing w:line="240" w:lineRule="auto"/>
        <w:ind w:firstLine="720"/>
        <w:jc w:val="both"/>
        <w:rPr>
          <w:rFonts w:ascii="Times New Roman" w:hAnsi="Times New Roman" w:cs="Times New Roman"/>
          <w:sz w:val="24"/>
        </w:rPr>
      </w:pPr>
    </w:p>
    <w:p w14:paraId="3E3295D5" w14:textId="77777777" w:rsidR="009810A1" w:rsidRDefault="009810A1" w:rsidP="0038245D">
      <w:pPr>
        <w:spacing w:line="240" w:lineRule="auto"/>
        <w:ind w:firstLine="720"/>
        <w:jc w:val="both"/>
        <w:rPr>
          <w:rFonts w:ascii="Times New Roman" w:hAnsi="Times New Roman" w:cs="Times New Roman"/>
          <w:sz w:val="24"/>
        </w:rPr>
      </w:pPr>
    </w:p>
    <w:p w14:paraId="62595794" w14:textId="466F39CB" w:rsidR="00980274" w:rsidRPr="009265F6" w:rsidRDefault="009265F6" w:rsidP="0038245D">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7720BB41" w:rsidR="00980274" w:rsidRDefault="00980274" w:rsidP="0038245D">
      <w:pPr>
        <w:spacing w:line="240" w:lineRule="auto"/>
        <w:jc w:val="both"/>
        <w:rPr>
          <w:rFonts w:ascii="Times New Roman" w:hAnsi="Times New Roman" w:cs="Times New Roman"/>
          <w:sz w:val="24"/>
        </w:rPr>
      </w:pPr>
      <w:bookmarkStart w:id="62"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62"/>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38245D">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60CF1C4C" w:rsidR="00752A58" w:rsidRPr="006B56EA" w:rsidRDefault="00053F29" w:rsidP="0038245D">
      <w:pPr>
        <w:spacing w:line="240" w:lineRule="auto"/>
        <w:jc w:val="center"/>
        <w:rPr>
          <w:rFonts w:ascii="Times New Roman" w:hAnsi="Times New Roman" w:cs="Times New Roman"/>
          <w:sz w:val="24"/>
        </w:rPr>
      </w:pPr>
      <w:bookmarkStart w:id="63"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63"/>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3A9CD532" w:rsidR="00D00933" w:rsidRDefault="006A3955" w:rsidP="0038245D">
      <w:pPr>
        <w:spacing w:line="24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equation 4).</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695864" w:rsidRPr="001108B3">
        <w:rPr>
          <w:rFonts w:ascii="Times New Roman" w:hAnsi="Times New Roman" w:cs="Times New Roman"/>
          <w:sz w:val="24"/>
        </w:rPr>
        <w:t xml:space="preserve">Figure </w:t>
      </w:r>
      <w:r w:rsidR="00695864">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r w:rsidR="0093282B">
        <w:rPr>
          <w:rFonts w:ascii="Times New Roman" w:hAnsi="Times New Roman" w:cs="Times New Roman"/>
          <w:sz w:val="24"/>
        </w:rPr>
        <w:t>schedule</w:t>
      </w:r>
      <w:r w:rsidR="00CB2892">
        <w:rPr>
          <w:rFonts w:ascii="Times New Roman" w:hAnsi="Times New Roman" w:cs="Times New Roman"/>
          <w:sz w:val="24"/>
        </w:rPr>
        <w:t>-based</w:t>
      </w:r>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w:t>
      </w:r>
      <w:r w:rsidR="00D00933">
        <w:rPr>
          <w:rFonts w:ascii="Times New Roman" w:hAnsi="Times New Roman" w:cs="Times New Roman"/>
          <w:sz w:val="24"/>
        </w:rPr>
        <w:t xml:space="preserve">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07809F5C" w:rsidR="00D56FC8" w:rsidRDefault="00801D2F" w:rsidP="006A3955">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w:t>
      </w:r>
      <w:r>
        <w:rPr>
          <w:rFonts w:ascii="Times New Roman" w:hAnsi="Times New Roman" w:cs="Times New Roman"/>
          <w:sz w:val="24"/>
        </w:rPr>
        <w:t xml:space="preserve">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38245D">
      <w:pPr>
        <w:keepNext/>
        <w:spacing w:line="24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BA4B717" w:rsidR="0085327A" w:rsidRDefault="001108B3" w:rsidP="0038245D">
      <w:pPr>
        <w:spacing w:line="240" w:lineRule="auto"/>
        <w:jc w:val="both"/>
        <w:rPr>
          <w:rFonts w:ascii="Times New Roman" w:hAnsi="Times New Roman" w:cs="Times New Roman"/>
          <w:sz w:val="24"/>
        </w:rPr>
      </w:pPr>
      <w:bookmarkStart w:id="64"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64"/>
      <w:r w:rsidRPr="001108B3">
        <w:rPr>
          <w:rFonts w:ascii="Times New Roman" w:hAnsi="Times New Roman" w:cs="Times New Roman"/>
          <w:sz w:val="24"/>
        </w:rPr>
        <w:t xml:space="preserve">: </w:t>
      </w:r>
      <w:r w:rsidRPr="001108B3">
        <w:rPr>
          <w:rFonts w:ascii="Times New Roman" w:hAnsi="Times New Roman" w:cs="Times New Roman"/>
          <w:sz w:val="24"/>
        </w:rPr>
        <w:t xml:space="preserve">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w:t>
      </w:r>
      <w:r w:rsidR="006561B6">
        <w:rPr>
          <w:rFonts w:ascii="Times New Roman" w:hAnsi="Times New Roman" w:cs="Times New Roman"/>
          <w:sz w:val="24"/>
        </w:rPr>
        <w:t xml:space="preserve">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77CA56EC" w:rsidR="00980B5C" w:rsidRDefault="00CF43E8"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A243C0" w:rsidRPr="001108B3">
        <w:rPr>
          <w:rFonts w:ascii="Times New Roman" w:hAnsi="Times New Roman" w:cs="Times New Roman"/>
          <w:sz w:val="24"/>
        </w:rPr>
        <w:t xml:space="preserve">Figure </w:t>
      </w:r>
      <w:r w:rsidR="00A243C0">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middl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w:t>
      </w:r>
      <w:r w:rsidR="009B0BA4">
        <w:rPr>
          <w:rFonts w:ascii="Times New Roman" w:hAnsi="Times New Roman" w:cs="Times New Roman"/>
          <w:sz w:val="24"/>
        </w:rPr>
        <w:t xml:space="preserve">ncrease and reach a peak, then </w:t>
      </w:r>
      <w:r w:rsidR="009B0BA4">
        <w:rPr>
          <w:rFonts w:ascii="Times New Roman" w:hAnsi="Times New Roman" w:cs="Times New Roman"/>
          <w:sz w:val="24"/>
        </w:rPr>
        <w:t>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 xml:space="preserve">for schedul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w:t>
      </w:r>
      <w:r w:rsidR="004C6580">
        <w:rPr>
          <w:rFonts w:ascii="Times New Roman" w:hAnsi="Times New Roman" w:cs="Times New Roman"/>
          <w:sz w:val="24"/>
        </w:rPr>
        <w:t xml:space="preserve">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supports the pattern observed in Figure 5</w:t>
      </w:r>
      <w:r w:rsidR="00E77307">
        <w:rPr>
          <w:rFonts w:ascii="Times New Roman" w:hAnsi="Times New Roman" w:cs="Times New Roman"/>
          <w:sz w:val="24"/>
        </w:rPr>
        <w:t xml:space="preserve"> 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e </w:t>
      </w:r>
      <w:r w:rsidR="00980B5C">
        <w:rPr>
          <w:rFonts w:ascii="Times New Roman" w:hAnsi="Times New Roman" w:cs="Times New Roman"/>
          <w:sz w:val="24"/>
        </w:rPr>
        <w:t xml:space="preserve">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w:t>
      </w:r>
      <w:r w:rsidR="00980B5C">
        <w:rPr>
          <w:rFonts w:ascii="Times New Roman" w:hAnsi="Times New Roman" w:cs="Times New Roman"/>
          <w:sz w:val="24"/>
        </w:rPr>
        <w:t xml:space="preserve">phenomenon </w:t>
      </w:r>
      <w:r w:rsidR="00280380">
        <w:rPr>
          <w:rFonts w:ascii="Times New Roman" w:hAnsi="Times New Roman" w:cs="Times New Roman"/>
          <w:sz w:val="24"/>
        </w:rPr>
        <w:t xml:space="preserve">may </w:t>
      </w:r>
      <w:r w:rsidR="00980B5C">
        <w:rPr>
          <w:rFonts w:ascii="Times New Roman" w:hAnsi="Times New Roman" w:cs="Times New Roman"/>
          <w:sz w:val="24"/>
        </w:rPr>
        <w:t>be due to the star-</w:t>
      </w:r>
      <w:r w:rsidR="005722D0">
        <w:rPr>
          <w:rFonts w:ascii="Times New Roman" w:hAnsi="Times New Roman" w:cs="Times New Roman"/>
          <w:sz w:val="24"/>
        </w:rPr>
        <w:t xml:space="preserve">shaped </w:t>
      </w:r>
      <w:r w:rsidR="005722D0">
        <w:rPr>
          <w:rFonts w:ascii="Times New Roman" w:hAnsi="Times New Roman" w:cs="Times New Roman"/>
          <w:sz w:val="24"/>
        </w:rPr>
        <w:lastRenderedPageBreak/>
        <w:t xml:space="preserve">route alignment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of the COTA bus system</w:t>
      </w:r>
      <w:r w:rsidR="004E6C04">
        <w:rPr>
          <w:rFonts w:ascii="Times New Roman" w:hAnsi="Times New Roman" w:cs="Times New Roman"/>
          <w:sz w:val="24"/>
        </w:rPr>
        <w:t xml:space="preserve">, </w:t>
      </w:r>
      <w:commentRangeStart w:id="65"/>
      <w:commentRangeStart w:id="66"/>
      <w:r w:rsidR="004E6C04">
        <w:rPr>
          <w:rFonts w:ascii="Times New Roman" w:hAnsi="Times New Roman" w:cs="Times New Roman"/>
          <w:sz w:val="24"/>
        </w:rPr>
        <w:t>since most unreliability comes from time penalty of missing a transfer</w:t>
      </w:r>
      <w:commentRangeEnd w:id="65"/>
      <w:r w:rsidR="00B05CD0">
        <w:rPr>
          <w:rStyle w:val="CommentReference"/>
        </w:rPr>
        <w:commentReference w:id="65"/>
      </w:r>
      <w:commentRangeEnd w:id="66"/>
      <w:r w:rsidR="00160410">
        <w:rPr>
          <w:rStyle w:val="CommentReference"/>
        </w:rPr>
        <w:commentReference w:id="66"/>
      </w:r>
      <w:r w:rsidR="00A243C0">
        <w:rPr>
          <w:rFonts w:ascii="Times New Roman" w:hAnsi="Times New Roman" w:cs="Times New Roman"/>
          <w:sz w:val="24"/>
        </w:rPr>
        <w:t xml:space="preserve"> </w:t>
      </w:r>
      <w:r w:rsidR="00A243C0">
        <w:rPr>
          <w:rFonts w:ascii="Times New Roman" w:hAnsi="Times New Roman" w:cs="Times New Roman"/>
          <w:sz w:val="24"/>
        </w:rPr>
        <w:fldChar w:fldCharType="begin" w:fldLock="1"/>
      </w:r>
      <w:r w:rsidR="00DF27F1">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Pr>
          <w:rFonts w:ascii="Times New Roman" w:hAnsi="Times New Roman" w:cs="Times New Roman"/>
          <w:sz w:val="24"/>
        </w:rPr>
        <w:fldChar w:fldCharType="separate"/>
      </w:r>
      <w:r w:rsidR="00C16394" w:rsidRPr="00C16394">
        <w:rPr>
          <w:rFonts w:ascii="Times New Roman" w:hAnsi="Times New Roman" w:cs="Times New Roman"/>
          <w:noProof/>
          <w:sz w:val="24"/>
        </w:rPr>
        <w:t>(Liu &amp; Miller, 2020b, 2020a)</w:t>
      </w:r>
      <w:r w:rsidR="00A243C0">
        <w:rPr>
          <w:rFonts w:ascii="Times New Roman" w:hAnsi="Times New Roman" w:cs="Times New Roman"/>
          <w:sz w:val="24"/>
        </w:rPr>
        <w:fldChar w:fldCharType="end"/>
      </w:r>
      <w:r w:rsidR="00A243C0">
        <w:rPr>
          <w:rFonts w:ascii="Times New Roman" w:hAnsi="Times New Roman" w:cs="Times New Roman"/>
          <w:sz w:val="24"/>
        </w:rPr>
        <w:t>.</w:t>
      </w:r>
      <w:r w:rsidR="00DC0B3F">
        <w:rPr>
          <w:rFonts w:ascii="Times New Roman" w:hAnsi="Times New Roman" w:cs="Times New Roman"/>
          <w:sz w:val="24"/>
        </w:rPr>
        <w:t xml:space="preserve"> Moreover, </w:t>
      </w:r>
      <w:commentRangeStart w:id="67"/>
      <w:commentRangeStart w:id="68"/>
      <w:r w:rsidR="00FE0271">
        <w:rPr>
          <w:rFonts w:ascii="Times New Roman" w:hAnsi="Times New Roman" w:cs="Times New Roman"/>
          <w:sz w:val="24"/>
        </w:rPr>
        <w:t xml:space="preserve">as longer trips </w:t>
      </w:r>
      <w:r w:rsidR="009E6727">
        <w:rPr>
          <w:rFonts w:ascii="Times New Roman" w:hAnsi="Times New Roman" w:cs="Times New Roman"/>
          <w:sz w:val="24"/>
        </w:rPr>
        <w:t>require</w:t>
      </w:r>
      <w:r w:rsidR="00FE0271">
        <w:rPr>
          <w:rFonts w:ascii="Times New Roman" w:hAnsi="Times New Roman" w:cs="Times New Roman"/>
          <w:sz w:val="24"/>
        </w:rPr>
        <w:t xml:space="preserve"> more than </w:t>
      </w:r>
      <w:r w:rsidR="00D0750A">
        <w:rPr>
          <w:rFonts w:ascii="Times New Roman" w:hAnsi="Times New Roman" w:cs="Times New Roman"/>
          <w:sz w:val="24"/>
        </w:rPr>
        <w:t>one</w:t>
      </w:r>
      <w:r w:rsidR="00FE0271">
        <w:rPr>
          <w:rFonts w:ascii="Times New Roman" w:hAnsi="Times New Roman" w:cs="Times New Roman"/>
          <w:sz w:val="24"/>
        </w:rPr>
        <w:t xml:space="preserve"> transfer</w:t>
      </w:r>
      <w:commentRangeEnd w:id="67"/>
      <w:r w:rsidR="00DC0B3F">
        <w:rPr>
          <w:rStyle w:val="CommentReference"/>
        </w:rPr>
        <w:commentReference w:id="67"/>
      </w:r>
      <w:commentRangeEnd w:id="68"/>
      <w:r w:rsidR="00C16394">
        <w:rPr>
          <w:rStyle w:val="CommentReference"/>
        </w:rPr>
        <w:commentReference w:id="68"/>
      </w:r>
      <w:r w:rsidR="00FE0271">
        <w:rPr>
          <w:rFonts w:ascii="Times New Roman" w:hAnsi="Times New Roman" w:cs="Times New Roman"/>
          <w:sz w:val="24"/>
        </w:rPr>
        <w:t xml:space="preserve">, the </w:t>
      </w:r>
      <w:r w:rsidR="009E6727">
        <w:rPr>
          <w:rFonts w:ascii="Times New Roman" w:hAnsi="Times New Roman" w:cs="Times New Roman"/>
          <w:sz w:val="24"/>
        </w:rPr>
        <w:t xml:space="preserve">total </w:t>
      </w:r>
      <w:r w:rsidR="00A50D73">
        <w:rPr>
          <w:rFonts w:ascii="Times New Roman" w:hAnsi="Times New Roman" w:cs="Times New Roman"/>
          <w:sz w:val="24"/>
        </w:rPr>
        <w:t xml:space="preserve">transfer </w:t>
      </w:r>
      <w:r w:rsidR="00FE0271">
        <w:rPr>
          <w:rFonts w:ascii="Times New Roman" w:hAnsi="Times New Roman" w:cs="Times New Roman"/>
          <w:sz w:val="24"/>
        </w:rPr>
        <w:t xml:space="preserve">time penalty will be larger due to </w:t>
      </w:r>
      <w:r w:rsidR="00D0750A">
        <w:rPr>
          <w:rFonts w:ascii="Times New Roman" w:hAnsi="Times New Roman" w:cs="Times New Roman"/>
          <w:sz w:val="24"/>
        </w:rPr>
        <w:t xml:space="preserve">a </w:t>
      </w:r>
      <w:r w:rsidR="00FE0271">
        <w:rPr>
          <w:rFonts w:ascii="Times New Roman" w:hAnsi="Times New Roman" w:cs="Times New Roman"/>
          <w:sz w:val="24"/>
        </w:rPr>
        <w:t xml:space="preserve">chain </w:t>
      </w:r>
      <w:r w:rsidR="00841BD4">
        <w:rPr>
          <w:rFonts w:ascii="Times New Roman" w:hAnsi="Times New Roman" w:cs="Times New Roman"/>
          <w:sz w:val="24"/>
        </w:rPr>
        <w:t>reaction</w:t>
      </w:r>
      <w:r w:rsidR="00D0750A">
        <w:rPr>
          <w:rFonts w:ascii="Times New Roman" w:hAnsi="Times New Roman" w:cs="Times New Roman"/>
          <w:sz w:val="24"/>
        </w:rPr>
        <w:t xml:space="preserve"> effect</w:t>
      </w:r>
      <w:r w:rsidR="00980B5C">
        <w:rPr>
          <w:rFonts w:ascii="Times New Roman" w:hAnsi="Times New Roman" w:cs="Times New Roman"/>
          <w:sz w:val="24"/>
        </w:rPr>
        <w:t xml:space="preserve">. </w:t>
      </w:r>
    </w:p>
    <w:p w14:paraId="4BC701A9" w14:textId="4B32E308" w:rsidR="001108B3" w:rsidRDefault="000B0CB6" w:rsidP="0038245D">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5C310549" w:rsidR="00C864C0" w:rsidRDefault="001108B3" w:rsidP="0038245D">
      <w:pPr>
        <w:spacing w:line="240" w:lineRule="auto"/>
        <w:jc w:val="both"/>
        <w:rPr>
          <w:rFonts w:ascii="Times New Roman" w:hAnsi="Times New Roman" w:cs="Times New Roman"/>
          <w:sz w:val="24"/>
        </w:rPr>
      </w:pPr>
      <w:bookmarkStart w:id="69"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69"/>
      <w:r w:rsidRPr="001108B3">
        <w:rPr>
          <w:rFonts w:ascii="Times New Roman" w:hAnsi="Times New Roman" w:cs="Times New Roman"/>
          <w:sz w:val="24"/>
        </w:rPr>
        <w:t xml:space="preserve">: </w:t>
      </w:r>
      <w:r w:rsidR="00E42509">
        <w:rPr>
          <w:rFonts w:ascii="Times New Roman" w:hAnsi="Times New Roman" w:cs="Times New Roman"/>
          <w:sz w:val="24"/>
        </w:rPr>
        <w:t>schedule-</w:t>
      </w:r>
      <w:r w:rsidR="00E42509">
        <w:rPr>
          <w:rFonts w:ascii="Times New Roman" w:hAnsi="Times New Roman" w:cs="Times New Roman"/>
          <w:sz w:val="24"/>
        </w:rPr>
        <w:t>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w:t>
      </w:r>
      <w:r w:rsidR="00E42509">
        <w:rPr>
          <w:rFonts w:ascii="Times New Roman" w:hAnsi="Times New Roman" w:cs="Times New Roman"/>
          <w:sz w:val="24"/>
        </w:rPr>
        <w:t>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171033AC" w:rsidR="005506E9" w:rsidRDefault="005506E9" w:rsidP="00B26012">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w:t>
      </w:r>
      <w:r>
        <w:rPr>
          <w:rFonts w:ascii="Times New Roman" w:hAnsi="Times New Roman" w:cs="Times New Roman"/>
          <w:sz w:val="24"/>
        </w:rPr>
        <w:t xml:space="preserve">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1) th</w:t>
      </w:r>
      <w:r w:rsidR="003C7065">
        <w:rPr>
          <w:rFonts w:ascii="Times New Roman" w:hAnsi="Times New Roman" w:cs="Times New Roman"/>
          <w:sz w:val="24"/>
        </w:rPr>
        <w:t xml:space="preserve">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commentRangeStart w:id="70"/>
      <w:commentRangeStart w:id="71"/>
      <w:r w:rsidR="0057147F">
        <w:rPr>
          <w:rFonts w:ascii="Times New Roman" w:hAnsi="Times New Roman" w:cs="Times New Roman"/>
          <w:sz w:val="24"/>
        </w:rPr>
        <w:t>we use a different routing algorithm</w:t>
      </w:r>
      <w:commentRangeEnd w:id="70"/>
      <w:r w:rsidR="00991BC5">
        <w:rPr>
          <w:rStyle w:val="CommentReference"/>
        </w:rPr>
        <w:commentReference w:id="70"/>
      </w:r>
      <w:commentRangeEnd w:id="71"/>
      <w:r w:rsidR="00C16394">
        <w:rPr>
          <w:rStyle w:val="CommentReference"/>
        </w:rPr>
        <w:commentReference w:id="71"/>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commentRangeStart w:id="72"/>
      <w:commentRangeStart w:id="73"/>
      <w:commentRangeEnd w:id="73"/>
      <w:r w:rsidR="004F350C">
        <w:rPr>
          <w:rStyle w:val="CommentReference"/>
        </w:rPr>
        <w:commentReference w:id="73"/>
      </w:r>
      <w:commentRangeEnd w:id="72"/>
      <w:r w:rsidR="00C16394">
        <w:rPr>
          <w:rStyle w:val="CommentReference"/>
        </w:rPr>
        <w:commentReference w:id="72"/>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w:t>
      </w:r>
      <w:r w:rsidR="00B94B4A">
        <w:rPr>
          <w:rFonts w:ascii="Times New Roman" w:hAnsi="Times New Roman" w:cs="Times New Roman"/>
          <w:sz w:val="24"/>
        </w:rPr>
        <w:t xml:space="preserve">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w:t>
      </w:r>
      <w:r w:rsidR="00A52A68">
        <w:rPr>
          <w:rFonts w:ascii="Times New Roman" w:hAnsi="Times New Roman" w:cs="Times New Roman"/>
          <w:sz w:val="24"/>
        </w:rPr>
        <w:t>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w:t>
      </w:r>
      <w:r w:rsidR="00B94B4A">
        <w:rPr>
          <w:rFonts w:ascii="Times New Roman" w:hAnsi="Times New Roman" w:cs="Times New Roman"/>
          <w:sz w:val="24"/>
        </w:rPr>
        <w:t xml:space="preserve">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w:t>
      </w:r>
      <w:r w:rsidR="00B94B4A">
        <w:rPr>
          <w:rFonts w:ascii="Times New Roman" w:hAnsi="Times New Roman" w:cs="Times New Roman"/>
          <w:sz w:val="24"/>
        </w:rPr>
        <w:t xml:space="preserve">system </w:t>
      </w:r>
      <w:commentRangeStart w:id="74"/>
      <w:commentRangeStart w:id="75"/>
      <w:r w:rsidR="00B94B4A">
        <w:rPr>
          <w:rFonts w:ascii="Times New Roman" w:hAnsi="Times New Roman" w:cs="Times New Roman"/>
          <w:sz w:val="24"/>
        </w:rPr>
        <w:t xml:space="preserve">is a very geographically large and sparse bus </w:t>
      </w:r>
      <w:r w:rsidR="00270CA3">
        <w:rPr>
          <w:rFonts w:ascii="Times New Roman" w:hAnsi="Times New Roman" w:cs="Times New Roman"/>
          <w:sz w:val="24"/>
        </w:rPr>
        <w:t>system</w:t>
      </w:r>
      <w:commentRangeEnd w:id="74"/>
      <w:r w:rsidR="009E3B5F">
        <w:rPr>
          <w:rStyle w:val="CommentReference"/>
        </w:rPr>
        <w:commentReference w:id="74"/>
      </w:r>
      <w:commentRangeEnd w:id="75"/>
      <w:r w:rsidR="00C16394">
        <w:rPr>
          <w:rStyle w:val="CommentReference"/>
        </w:rPr>
        <w:commentReference w:id="75"/>
      </w:r>
      <w:r w:rsidR="00270CA3">
        <w:rPr>
          <w:rFonts w:ascii="Times New Roman" w:hAnsi="Times New Roman" w:cs="Times New Roman"/>
          <w:sz w:val="24"/>
        </w:rPr>
        <w:t>,</w:t>
      </w:r>
      <w:r w:rsidR="003C7065">
        <w:rPr>
          <w:rFonts w:ascii="Times New Roman" w:hAnsi="Times New Roman" w:cs="Times New Roman"/>
          <w:sz w:val="24"/>
        </w:rPr>
        <w:t xml:space="preserve"> and the </w:t>
      </w:r>
      <w:r w:rsidR="003C7065">
        <w:rPr>
          <w:rFonts w:ascii="Times New Roman" w:hAnsi="Times New Roman" w:cs="Times New Roman"/>
          <w:sz w:val="24"/>
        </w:rPr>
        <w:t xml:space="preserve">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w:t>
      </w:r>
      <w:r w:rsidR="003C7065">
        <w:rPr>
          <w:rFonts w:ascii="Times New Roman" w:hAnsi="Times New Roman" w:cs="Times New Roman"/>
          <w:sz w:val="24"/>
        </w:rPr>
        <w:t xml:space="preserve">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w:t>
      </w:r>
      <w:r w:rsidR="00270CA3">
        <w:rPr>
          <w:rFonts w:ascii="Times New Roman" w:hAnsi="Times New Roman" w:cs="Times New Roman"/>
          <w:sz w:val="24"/>
        </w:rPr>
        <w:t xml:space="preserve"> such as Toronto and San </w:t>
      </w:r>
      <w:r w:rsidR="00270CA3">
        <w:rPr>
          <w:rFonts w:ascii="Times New Roman" w:hAnsi="Times New Roman" w:cs="Times New Roman"/>
          <w:sz w:val="24"/>
        </w:rPr>
        <w:t>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a time budget of </w:t>
      </w:r>
      <w:r w:rsidR="00270CA3">
        <w:rPr>
          <w:rFonts w:ascii="Times New Roman" w:hAnsi="Times New Roman" w:cs="Times New Roman"/>
          <w:sz w:val="24"/>
        </w:rPr>
        <w:t xml:space="preserve">less than </w:t>
      </w:r>
      <w:r w:rsidR="00270CA3">
        <w:rPr>
          <w:rFonts w:ascii="Times New Roman" w:hAnsi="Times New Roman" w:cs="Times New Roman"/>
          <w:sz w:val="24"/>
        </w:rPr>
        <w:t xml:space="preserve">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w:t>
      </w:r>
      <w:commentRangeStart w:id="76"/>
      <w:r w:rsidR="00270CA3">
        <w:rPr>
          <w:rFonts w:ascii="Times New Roman" w:hAnsi="Times New Roman" w:cs="Times New Roman"/>
          <w:sz w:val="24"/>
        </w:rPr>
        <w:t xml:space="preserve">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commentRangeEnd w:id="76"/>
      <w:r w:rsidR="003260DA">
        <w:rPr>
          <w:rStyle w:val="CommentReference"/>
        </w:rPr>
        <w:commentReference w:id="76"/>
      </w:r>
    </w:p>
    <w:p w14:paraId="0F1642C3" w14:textId="2376A782" w:rsidR="0068274F" w:rsidRPr="006B56EA" w:rsidRDefault="0068274F" w:rsidP="0038245D">
      <w:pPr>
        <w:pStyle w:val="ListParagraph"/>
        <w:numPr>
          <w:ilvl w:val="1"/>
          <w:numId w:val="1"/>
        </w:numPr>
        <w:spacing w:line="240" w:lineRule="auto"/>
        <w:jc w:val="both"/>
        <w:rPr>
          <w:rFonts w:ascii="Times New Roman" w:hAnsi="Times New Roman" w:cs="Times New Roman"/>
          <w:sz w:val="24"/>
        </w:rPr>
      </w:pPr>
      <w:commentRangeStart w:id="77"/>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w:t>
      </w:r>
      <w:r w:rsidR="0093564A">
        <w:rPr>
          <w:rFonts w:ascii="Times New Roman" w:hAnsi="Times New Roman" w:cs="Times New Roman"/>
          <w:sz w:val="24"/>
        </w:rPr>
        <w:t xml:space="preserve">patterns in </w:t>
      </w:r>
      <w:commentRangeStart w:id="78"/>
      <w:r w:rsidR="00A53E45">
        <w:rPr>
          <w:rFonts w:ascii="Times New Roman" w:hAnsi="Times New Roman" w:cs="Times New Roman"/>
          <w:sz w:val="24"/>
        </w:rPr>
        <w:t>schedule-based unreliability</w:t>
      </w:r>
      <w:commentRangeEnd w:id="78"/>
      <w:r w:rsidR="00A53E45">
        <w:rPr>
          <w:rStyle w:val="CommentReference"/>
        </w:rPr>
        <w:commentReference w:id="78"/>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commentRangeEnd w:id="77"/>
      <w:r w:rsidR="00423081">
        <w:rPr>
          <w:rStyle w:val="CommentReference"/>
        </w:rPr>
        <w:commentReference w:id="77"/>
      </w:r>
    </w:p>
    <w:p w14:paraId="6A55FAFE" w14:textId="068B2BDE" w:rsidR="000739C6" w:rsidRDefault="00112FB6" w:rsidP="005468AD">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427F2" w:rsidRPr="00CE0A3F">
        <w:rPr>
          <w:rFonts w:ascii="Times New Roman" w:hAnsi="Times New Roman" w:cs="Times New Roman"/>
          <w:sz w:val="24"/>
        </w:rPr>
        <w:t xml:space="preserve">Figure </w:t>
      </w:r>
      <w:r w:rsidR="005427F2">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w:t>
      </w:r>
      <w:r w:rsidR="005D1235">
        <w:rPr>
          <w:rFonts w:ascii="Times New Roman" w:hAnsi="Times New Roman" w:cs="Times New Roman"/>
          <w:sz w:val="24"/>
        </w:rPr>
        <w:t xml:space="preserve">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less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w:t>
      </w:r>
      <w:r w:rsidR="005D1235">
        <w:rPr>
          <w:rFonts w:ascii="Times New Roman" w:hAnsi="Times New Roman" w:cs="Times New Roman"/>
          <w:sz w:val="24"/>
        </w:rPr>
        <w:lastRenderedPageBreak/>
        <w:t>similar and</w:t>
      </w:r>
      <w:r w:rsidR="002F3079">
        <w:rPr>
          <w:rFonts w:ascii="Times New Roman" w:hAnsi="Times New Roman" w:cs="Times New Roman"/>
          <w:sz w:val="24"/>
        </w:rPr>
        <w:t xml:space="preserve"> </w:t>
      </w:r>
      <w:commentRangeStart w:id="79"/>
      <w:commentRangeStart w:id="80"/>
      <w:r w:rsidR="003A32A8">
        <w:rPr>
          <w:rFonts w:ascii="Times New Roman" w:hAnsi="Times New Roman" w:cs="Times New Roman"/>
          <w:sz w:val="24"/>
        </w:rPr>
        <w:t>higher-variance</w:t>
      </w:r>
      <w:r w:rsidR="005D1235">
        <w:rPr>
          <w:rFonts w:ascii="Times New Roman" w:hAnsi="Times New Roman" w:cs="Times New Roman"/>
          <w:sz w:val="24"/>
        </w:rPr>
        <w:t xml:space="preserve"> </w:t>
      </w:r>
      <w:commentRangeEnd w:id="79"/>
      <w:r w:rsidR="003A32A8">
        <w:rPr>
          <w:rStyle w:val="CommentReference"/>
        </w:rPr>
        <w:commentReference w:id="79"/>
      </w:r>
      <w:commentRangeEnd w:id="80"/>
      <w:r w:rsidR="003D25CF">
        <w:rPr>
          <w:rStyle w:val="CommentReference"/>
        </w:rPr>
        <w:commentReference w:id="80"/>
      </w:r>
      <w:r w:rsidR="005D1235">
        <w:rPr>
          <w:rFonts w:ascii="Times New Roman" w:hAnsi="Times New Roman" w:cs="Times New Roman"/>
          <w:sz w:val="24"/>
        </w:rPr>
        <w:t xml:space="preserve">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w:t>
      </w:r>
      <w:commentRangeStart w:id="81"/>
      <w:commentRangeStart w:id="82"/>
      <w:r w:rsidR="005D1235">
        <w:rPr>
          <w:rFonts w:ascii="Times New Roman" w:hAnsi="Times New Roman" w:cs="Times New Roman"/>
          <w:sz w:val="24"/>
        </w:rPr>
        <w:t xml:space="preserve">similar patterns </w:t>
      </w:r>
      <w:commentRangeEnd w:id="81"/>
      <w:r w:rsidR="00CE1718">
        <w:rPr>
          <w:rStyle w:val="CommentReference"/>
        </w:rPr>
        <w:commentReference w:id="81"/>
      </w:r>
      <w:commentRangeEnd w:id="82"/>
      <w:r w:rsidR="003D25CF">
        <w:rPr>
          <w:rStyle w:val="CommentReference"/>
        </w:rPr>
        <w:commentReference w:id="82"/>
      </w:r>
      <w:r w:rsidR="005D1235">
        <w:rPr>
          <w:rFonts w:ascii="Times New Roman" w:hAnsi="Times New Roman" w:cs="Times New Roman"/>
          <w:sz w:val="24"/>
        </w:rPr>
        <w:t xml:space="preserve">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5427F2" w:rsidRPr="001108B3">
        <w:rPr>
          <w:rFonts w:ascii="Times New Roman" w:hAnsi="Times New Roman" w:cs="Times New Roman"/>
          <w:sz w:val="24"/>
        </w:rPr>
        <w:t xml:space="preserve">Figure </w:t>
      </w:r>
      <w:r w:rsidR="005427F2">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commentRangeStart w:id="83"/>
      <w:commentRangeStart w:id="84"/>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commentRangeEnd w:id="83"/>
      <w:r w:rsidR="00306121">
        <w:rPr>
          <w:rStyle w:val="CommentReference"/>
        </w:rPr>
        <w:commentReference w:id="83"/>
      </w:r>
      <w:commentRangeEnd w:id="84"/>
      <w:r w:rsidR="005468AD">
        <w:rPr>
          <w:rStyle w:val="CommentReference"/>
        </w:rPr>
        <w:commentReference w:id="84"/>
      </w:r>
    </w:p>
    <w:p w14:paraId="635E2471" w14:textId="67510E50" w:rsidR="00CE0A3F" w:rsidRDefault="008A2A50" w:rsidP="0038245D">
      <w:pPr>
        <w:keepNext/>
        <w:spacing w:line="24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839CEB6" w:rsidR="004F279E" w:rsidRDefault="00CE0A3F" w:rsidP="0038245D">
      <w:pPr>
        <w:spacing w:line="240" w:lineRule="auto"/>
        <w:jc w:val="both"/>
        <w:rPr>
          <w:rFonts w:ascii="Times New Roman" w:hAnsi="Times New Roman" w:cs="Times New Roman"/>
          <w:sz w:val="24"/>
        </w:rPr>
      </w:pPr>
      <w:bookmarkStart w:id="85"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85"/>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061F06CF" w:rsidR="000B0E6A" w:rsidRPr="000B0E6A" w:rsidRDefault="0015454B" w:rsidP="0038245D">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3D25CF" w:rsidRPr="00FB6721">
        <w:rPr>
          <w:rFonts w:ascii="Times New Roman" w:hAnsi="Times New Roman" w:cs="Times New Roman"/>
          <w:sz w:val="24"/>
        </w:rPr>
        <w:t xml:space="preserve">Figure </w:t>
      </w:r>
      <w:r w:rsidR="003D25CF">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w:t>
      </w:r>
      <w:r w:rsidR="000B0E6A">
        <w:rPr>
          <w:rFonts w:ascii="Times New Roman" w:hAnsi="Times New Roman" w:cs="Times New Roman"/>
          <w:bCs/>
          <w:sz w:val="24"/>
        </w:rPr>
        <w:t xml:space="preserve">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accessibilit</w:t>
      </w:r>
      <w:r w:rsidR="000B0E6A">
        <w:rPr>
          <w:rFonts w:ascii="Times New Roman" w:hAnsi="Times New Roman" w:cs="Times New Roman"/>
          <w:bCs/>
          <w:sz w:val="24"/>
        </w:rPr>
        <w:t xml:space="preserve">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w:t>
      </w:r>
      <w:commentRangeStart w:id="86"/>
      <w:commentRangeStart w:id="87"/>
      <w:r w:rsidR="0092485C">
        <w:rPr>
          <w:rFonts w:ascii="Times New Roman" w:hAnsi="Times New Roman" w:cs="Times New Roman"/>
          <w:bCs/>
          <w:sz w:val="24"/>
        </w:rPr>
        <w:t xml:space="preserve">typical </w:t>
      </w:r>
      <w:commentRangeEnd w:id="86"/>
      <w:r w:rsidR="00F01AC6">
        <w:rPr>
          <w:rStyle w:val="CommentReference"/>
        </w:rPr>
        <w:commentReference w:id="86"/>
      </w:r>
      <w:commentRangeEnd w:id="87"/>
      <w:r w:rsidR="003D25CF">
        <w:rPr>
          <w:rStyle w:val="CommentReference"/>
        </w:rPr>
        <w:commentReference w:id="87"/>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381499" w:rsidRPr="00CE0A3F">
        <w:rPr>
          <w:rFonts w:ascii="Times New Roman" w:hAnsi="Times New Roman" w:cs="Times New Roman"/>
          <w:sz w:val="24"/>
        </w:rPr>
        <w:t xml:space="preserve">Figure </w:t>
      </w:r>
      <w:r w:rsidR="00381499">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w:t>
      </w:r>
      <w:r w:rsidR="00591F88">
        <w:rPr>
          <w:rFonts w:ascii="Times New Roman" w:hAnsi="Times New Roman" w:cs="Times New Roman"/>
          <w:bCs/>
          <w:sz w:val="24"/>
        </w:rPr>
        <w:t xml:space="preserve">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w:t>
      </w:r>
      <w:r w:rsidR="00591F88">
        <w:rPr>
          <w:rFonts w:ascii="Times New Roman" w:hAnsi="Times New Roman" w:cs="Times New Roman"/>
          <w:bCs/>
          <w:sz w:val="24"/>
        </w:rPr>
        <w:t xml:space="preserve">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w:t>
      </w:r>
      <w:r w:rsidR="00591F88">
        <w:rPr>
          <w:rFonts w:ascii="Times New Roman" w:hAnsi="Times New Roman" w:cs="Times New Roman"/>
          <w:bCs/>
          <w:sz w:val="24"/>
        </w:rPr>
        <w:t xml:space="preserve">enalty. </w:t>
      </w:r>
    </w:p>
    <w:p w14:paraId="6BA74F96" w14:textId="0FA17287" w:rsidR="00FB6721" w:rsidRDefault="009A5F9B" w:rsidP="0038245D">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159E5EE7" w:rsidR="00614E4D" w:rsidRDefault="00FB6721" w:rsidP="0038245D">
      <w:pPr>
        <w:spacing w:line="240" w:lineRule="auto"/>
        <w:jc w:val="both"/>
        <w:rPr>
          <w:rFonts w:ascii="Times New Roman" w:hAnsi="Times New Roman" w:cs="Times New Roman"/>
          <w:sz w:val="24"/>
        </w:rPr>
      </w:pPr>
      <w:bookmarkStart w:id="88"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88"/>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2A7B0C65" w:rsidR="00981D96" w:rsidRPr="00981D96" w:rsidRDefault="0015454B" w:rsidP="0038245D">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w:t>
      </w:r>
      <w:r w:rsidR="00981D96">
        <w:rPr>
          <w:rFonts w:ascii="Times New Roman" w:hAnsi="Times New Roman" w:cs="Times New Roman"/>
          <w:sz w:val="24"/>
        </w:rPr>
        <w:t>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xml:space="preserve">. </w:t>
      </w:r>
      <w:commentRangeStart w:id="89"/>
      <w:commentRangeStart w:id="90"/>
      <w:r w:rsidR="00C447B7">
        <w:rPr>
          <w:rFonts w:ascii="Times New Roman" w:hAnsi="Times New Roman" w:cs="Times New Roman"/>
          <w:sz w:val="24"/>
        </w:rPr>
        <w:t>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commentRangeEnd w:id="89"/>
      <w:r w:rsidR="00661FC2">
        <w:rPr>
          <w:rStyle w:val="CommentReference"/>
        </w:rPr>
        <w:commentReference w:id="89"/>
      </w:r>
      <w:commentRangeEnd w:id="90"/>
      <w:r w:rsidR="00995CC3">
        <w:rPr>
          <w:rStyle w:val="CommentReference"/>
        </w:rPr>
        <w:commentReference w:id="90"/>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small time budget </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xml:space="preserve">, which is also consistent </w:t>
      </w:r>
      <w:r w:rsidR="000873E7">
        <w:rPr>
          <w:rFonts w:ascii="Times New Roman" w:hAnsi="Times New Roman" w:cs="Times New Roman"/>
          <w:sz w:val="24"/>
        </w:rPr>
        <w:t>with the analysis above.</w:t>
      </w:r>
    </w:p>
    <w:p w14:paraId="6EE033C1" w14:textId="6A499C05" w:rsidR="00614E4D" w:rsidRDefault="007B04DB" w:rsidP="0038245D">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C3952D9" w:rsidR="00614E4D" w:rsidRDefault="00614E4D" w:rsidP="0038245D">
      <w:pPr>
        <w:spacing w:line="240" w:lineRule="auto"/>
        <w:jc w:val="both"/>
        <w:rPr>
          <w:rFonts w:ascii="Times New Roman" w:hAnsi="Times New Roman" w:cs="Times New Roman"/>
          <w:sz w:val="24"/>
        </w:rPr>
      </w:pPr>
      <w:bookmarkStart w:id="91"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91"/>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38245D">
      <w:pPr>
        <w:spacing w:line="240" w:lineRule="auto"/>
        <w:jc w:val="both"/>
        <w:rPr>
          <w:rFonts w:ascii="Times New Roman" w:hAnsi="Times New Roman" w:cs="Times New Roman"/>
          <w:sz w:val="24"/>
        </w:rPr>
      </w:pPr>
    </w:p>
    <w:p w14:paraId="1DFC6680" w14:textId="54E92C8F" w:rsidR="00A73804" w:rsidRDefault="00A73804"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1886FFEE" w:rsidR="00581A4E" w:rsidRDefault="008E1366" w:rsidP="0038245D">
      <w:pPr>
        <w:spacing w:line="240" w:lineRule="auto"/>
        <w:jc w:val="both"/>
        <w:rPr>
          <w:rFonts w:ascii="Times New Roman" w:hAnsi="Times New Roman" w:cs="Times New Roman"/>
          <w:sz w:val="24"/>
        </w:rPr>
      </w:pPr>
      <w:r>
        <w:rPr>
          <w:rFonts w:ascii="Times New Roman" w:hAnsi="Times New Roman" w:cs="Times New Roman"/>
          <w:sz w:val="24"/>
        </w:rPr>
        <w:t xml:space="preserve">Measuring transit user’s accessibility is a </w:t>
      </w:r>
      <w:r>
        <w:rPr>
          <w:rFonts w:ascii="Times New Roman" w:hAnsi="Times New Roman" w:cs="Times New Roman"/>
          <w:sz w:val="24"/>
        </w:rPr>
        <w:t xml:space="preserve">crucial part of public transit research and </w:t>
      </w:r>
      <w:commentRangeStart w:id="92"/>
      <w:commentRangeStart w:id="93"/>
      <w:r>
        <w:rPr>
          <w:rFonts w:ascii="Times New Roman" w:hAnsi="Times New Roman" w:cs="Times New Roman"/>
          <w:sz w:val="24"/>
        </w:rPr>
        <w:t>a prerequisite of transit planning</w:t>
      </w:r>
      <w:r w:rsidR="00D639FE">
        <w:rPr>
          <w:rFonts w:ascii="Times New Roman" w:hAnsi="Times New Roman" w:cs="Times New Roman"/>
          <w:sz w:val="24"/>
        </w:rPr>
        <w:t xml:space="preserve"> and policy making</w:t>
      </w:r>
      <w:commentRangeEnd w:id="92"/>
      <w:r w:rsidR="00561728">
        <w:rPr>
          <w:rStyle w:val="CommentReference"/>
        </w:rPr>
        <w:commentReference w:id="92"/>
      </w:r>
      <w:commentRangeEnd w:id="93"/>
      <w:r w:rsidR="00995CC3">
        <w:rPr>
          <w:rStyle w:val="CommentReference"/>
        </w:rPr>
        <w:commentReference w:id="93"/>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w:t>
      </w:r>
      <w:r w:rsidR="00F41713">
        <w:rPr>
          <w:rFonts w:ascii="Times New Roman" w:hAnsi="Times New Roman" w:cs="Times New Roman"/>
          <w:sz w:val="24"/>
        </w:rPr>
        <w:t>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scheduled 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w:t>
      </w:r>
      <w:r w:rsidR="0086648A">
        <w:rPr>
          <w:rFonts w:ascii="Times New Roman" w:hAnsi="Times New Roman" w:cs="Times New Roman"/>
          <w:sz w:val="24"/>
        </w:rPr>
        <w:t>variation</w:t>
      </w:r>
      <w:commentRangeStart w:id="94"/>
      <w:commentRangeStart w:id="95"/>
      <w:r w:rsidR="0086648A">
        <w:rPr>
          <w:rFonts w:ascii="Times New Roman" w:hAnsi="Times New Roman" w:cs="Times New Roman"/>
          <w:sz w:val="24"/>
        </w:rPr>
        <w:t xml:space="preserve"> </w:t>
      </w:r>
      <w:commentRangeEnd w:id="94"/>
      <w:r w:rsidR="00B81725">
        <w:rPr>
          <w:rStyle w:val="CommentReference"/>
        </w:rPr>
        <w:commentReference w:id="94"/>
      </w:r>
      <w:commentRangeEnd w:id="95"/>
      <w:r w:rsidR="00995CC3">
        <w:rPr>
          <w:rStyle w:val="CommentReference"/>
        </w:rPr>
        <w:commentReference w:id="95"/>
      </w:r>
      <w:r w:rsidR="0086648A">
        <w:rPr>
          <w:rFonts w:ascii="Times New Roman" w:hAnsi="Times New Roman" w:cs="Times New Roman"/>
          <w:sz w:val="24"/>
        </w:rPr>
        <w:t xml:space="preserve">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w:t>
      </w:r>
      <w:r w:rsidR="0040013F">
        <w:rPr>
          <w:rFonts w:ascii="Times New Roman" w:hAnsi="Times New Roman" w:cs="Times New Roman"/>
          <w:sz w:val="24"/>
        </w:rPr>
        <w:t xml:space="preserve">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 xml:space="preserve">using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the</w:t>
      </w:r>
      <w:r w:rsidR="00DC32C3">
        <w:rPr>
          <w:rFonts w:ascii="Times New Roman" w:hAnsi="Times New Roman" w:cs="Times New Roman"/>
          <w:sz w:val="24"/>
        </w:rPr>
        <w:t xml:space="preserv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1A416CAA" w:rsidR="00BD19C5" w:rsidRDefault="003A3D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w:t>
      </w:r>
      <w:r w:rsidR="00581A4E">
        <w:rPr>
          <w:rFonts w:ascii="Times New Roman" w:hAnsi="Times New Roman" w:cs="Times New Roman"/>
          <w:sz w:val="24"/>
        </w:rPr>
        <w:lastRenderedPageBreak/>
        <w:t xml:space="preserve">(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as time budget increases</w:t>
      </w:r>
      <w:r w:rsidR="00D37D30">
        <w:rPr>
          <w:rFonts w:ascii="Times New Roman" w:hAnsi="Times New Roman" w:cs="Times New Roman"/>
          <w:sz w:val="24"/>
        </w:rPr>
        <w:t xml:space="preserve">, </w:t>
      </w:r>
      <w:r w:rsidR="00E31B09">
        <w:rPr>
          <w:rFonts w:ascii="Times New Roman" w:hAnsi="Times New Roman" w:cs="Times New Roman"/>
          <w:sz w:val="24"/>
        </w:rPr>
        <w:t xml:space="preserve">but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nciding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w:t>
      </w:r>
      <w:commentRangeStart w:id="96"/>
      <w:r w:rsidR="00024396">
        <w:rPr>
          <w:rFonts w:ascii="Times New Roman" w:hAnsi="Times New Roman" w:cs="Times New Roman"/>
          <w:sz w:val="24"/>
        </w:rPr>
        <w:t>morning and afternoon rush hours</w:t>
      </w:r>
      <w:commentRangeEnd w:id="96"/>
      <w:r w:rsidR="005F3CBA">
        <w:rPr>
          <w:rStyle w:val="CommentReference"/>
        </w:rPr>
        <w:commentReference w:id="96"/>
      </w:r>
      <w:r w:rsidR="00024396">
        <w:rPr>
          <w:rFonts w:ascii="Times New Roman" w:hAnsi="Times New Roman" w:cs="Times New Roman"/>
          <w:sz w:val="24"/>
        </w:rPr>
        <w:t xml:space="preserve">,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w:t>
      </w:r>
      <w:commentRangeStart w:id="97"/>
      <w:r w:rsidR="00024396">
        <w:rPr>
          <w:rFonts w:ascii="Times New Roman" w:hAnsi="Times New Roman" w:cs="Times New Roman"/>
          <w:sz w:val="24"/>
        </w:rPr>
        <w:t xml:space="preserve">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commentRangeEnd w:id="97"/>
      <w:r w:rsidR="007747CB">
        <w:rPr>
          <w:rStyle w:val="CommentReference"/>
        </w:rPr>
        <w:commentReference w:id="97"/>
      </w:r>
    </w:p>
    <w:p w14:paraId="5AA170EC" w14:textId="5E6AE681" w:rsidR="0043094D" w:rsidRDefault="007747CB"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w:t>
      </w:r>
      <w:commentRangeStart w:id="98"/>
      <w:commentRangeStart w:id="99"/>
      <w:r w:rsidR="00466C12">
        <w:rPr>
          <w:rFonts w:ascii="Times New Roman" w:hAnsi="Times New Roman" w:cs="Times New Roman"/>
          <w:sz w:val="24"/>
        </w:rPr>
        <w:t>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he reality</w:t>
      </w:r>
      <w:r w:rsidR="00466C12">
        <w:rPr>
          <w:rFonts w:ascii="Times New Roman" w:hAnsi="Times New Roman" w:cs="Times New Roman"/>
          <w:sz w:val="24"/>
        </w:rPr>
        <w:t xml:space="preserve"> from a user’s perspective</w:t>
      </w:r>
      <w:commentRangeEnd w:id="98"/>
      <w:r w:rsidR="00862421">
        <w:rPr>
          <w:rStyle w:val="CommentReference"/>
        </w:rPr>
        <w:commentReference w:id="98"/>
      </w:r>
      <w:commentRangeEnd w:id="99"/>
      <w:r w:rsidR="00160410">
        <w:rPr>
          <w:rStyle w:val="CommentReference"/>
        </w:rPr>
        <w:commentReference w:id="99"/>
      </w:r>
      <w:r w:rsidR="00F37C68">
        <w:rPr>
          <w:rFonts w:ascii="Times New Roman" w:hAnsi="Times New Roman" w:cs="Times New Roman"/>
          <w:sz w:val="24"/>
        </w:rPr>
        <w:t xml:space="preserve">, i.e., whether a user can </w:t>
      </w:r>
      <w:r w:rsidR="00F8346F">
        <w:rPr>
          <w:rFonts w:ascii="Times New Roman" w:hAnsi="Times New Roman" w:cs="Times New Roman"/>
          <w:sz w:val="24"/>
        </w:rPr>
        <w:t>finish</w:t>
      </w:r>
      <w:r w:rsidR="00F37C68">
        <w:rPr>
          <w:rFonts w:ascii="Times New Roman" w:hAnsi="Times New Roman" w:cs="Times New Roman"/>
          <w:sz w:val="24"/>
        </w:rPr>
        <w:t xml:space="preserve"> the 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w:t>
      </w:r>
      <w:r w:rsidR="00F43AF6">
        <w:rPr>
          <w:rFonts w:ascii="Times New Roman" w:hAnsi="Times New Roman" w:cs="Times New Roman"/>
          <w:sz w:val="24"/>
        </w:rPr>
        <w:t xml:space="preserve">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real</w:t>
      </w:r>
      <w:r w:rsidR="00F43AF6">
        <w:rPr>
          <w:rFonts w:ascii="Times New Roman" w:hAnsi="Times New Roman" w:cs="Times New Roman"/>
          <w:sz w:val="24"/>
        </w:rPr>
        <w:t xml:space="preserve">-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commentRangeStart w:id="100"/>
      <w:commentRangeStart w:id="101"/>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w:t>
      </w:r>
      <w:commentRangeEnd w:id="100"/>
      <w:r w:rsidR="00792B99">
        <w:rPr>
          <w:rStyle w:val="CommentReference"/>
        </w:rPr>
        <w:commentReference w:id="100"/>
      </w:r>
      <w:commentRangeEnd w:id="101"/>
      <w:r w:rsidR="00A060BC">
        <w:rPr>
          <w:rStyle w:val="CommentReference"/>
        </w:rPr>
        <w:commentReference w:id="101"/>
      </w:r>
      <w:r w:rsidR="00673FA0">
        <w:rPr>
          <w:rFonts w:ascii="Times New Roman" w:hAnsi="Times New Roman" w:cs="Times New Roman"/>
          <w:sz w:val="24"/>
        </w:rPr>
        <w:t>during the</w:t>
      </w:r>
      <w:r w:rsidR="00673FA0">
        <w:rPr>
          <w:rFonts w:ascii="Times New Roman" w:hAnsi="Times New Roman" w:cs="Times New Roman"/>
          <w:sz w:val="24"/>
        </w:rPr>
        <w:t xml:space="preserv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t is im</w:t>
      </w:r>
      <w:r w:rsidR="0043094D">
        <w:rPr>
          <w:rFonts w:ascii="Times New Roman" w:hAnsi="Times New Roman" w:cs="Times New Roman"/>
          <w:sz w:val="24"/>
        </w:rPr>
        <w:t xml:space="preserve">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 xml:space="preserve">and </w:t>
      </w:r>
      <w:commentRangeStart w:id="102"/>
      <w:commentRangeStart w:id="103"/>
      <w:r w:rsidR="00476E7F">
        <w:rPr>
          <w:rFonts w:ascii="Times New Roman" w:hAnsi="Times New Roman" w:cs="Times New Roman"/>
          <w:sz w:val="24"/>
        </w:rPr>
        <w:t>plan more conservatively</w:t>
      </w:r>
      <w:commentRangeEnd w:id="102"/>
      <w:r w:rsidR="0053501E">
        <w:rPr>
          <w:rStyle w:val="CommentReference"/>
        </w:rPr>
        <w:commentReference w:id="102"/>
      </w:r>
      <w:commentRangeEnd w:id="103"/>
      <w:r w:rsidR="00A060BC">
        <w:rPr>
          <w:rStyle w:val="CommentReference"/>
        </w:rPr>
        <w:commentReference w:id="103"/>
      </w:r>
      <w:r w:rsidR="0043094D">
        <w:rPr>
          <w:rFonts w:ascii="Times New Roman" w:hAnsi="Times New Roman" w:cs="Times New Roman"/>
          <w:sz w:val="24"/>
        </w:rPr>
        <w:t xml:space="preserve">. </w:t>
      </w:r>
    </w:p>
    <w:p w14:paraId="1B67042E" w14:textId="71BED90A" w:rsidR="00BD19C5" w:rsidRDefault="00E82B63"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w:t>
      </w:r>
      <w:r w:rsidR="009D10B9">
        <w:rPr>
          <w:rFonts w:ascii="Times New Roman" w:hAnsi="Times New Roman" w:cs="Times New Roman"/>
          <w:sz w:val="24"/>
        </w:rPr>
        <w:t>,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lastRenderedPageBreak/>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 xml:space="preserve">studies can </w:t>
      </w:r>
      <w:commentRangeStart w:id="104"/>
      <w:commentRangeStart w:id="105"/>
      <w:r w:rsidR="00926865">
        <w:rPr>
          <w:rFonts w:ascii="Times New Roman" w:hAnsi="Times New Roman" w:cs="Times New Roman"/>
          <w:sz w:val="24"/>
        </w:rPr>
        <w:t>conduct similar analysis on other transit systems</w:t>
      </w:r>
      <w:commentRangeEnd w:id="104"/>
      <w:r w:rsidR="003B2372">
        <w:rPr>
          <w:rStyle w:val="CommentReference"/>
        </w:rPr>
        <w:commentReference w:id="104"/>
      </w:r>
      <w:commentRangeEnd w:id="105"/>
      <w:r w:rsidR="00441B1F">
        <w:rPr>
          <w:rStyle w:val="CommentReference"/>
        </w:rPr>
        <w:commentReference w:id="105"/>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38245D">
      <w:pPr>
        <w:spacing w:line="240" w:lineRule="auto"/>
        <w:jc w:val="both"/>
        <w:rPr>
          <w:rFonts w:ascii="Times New Roman" w:hAnsi="Times New Roman" w:cs="Times New Roman"/>
          <w:sz w:val="24"/>
        </w:rPr>
      </w:pPr>
    </w:p>
    <w:p w14:paraId="6C036B43" w14:textId="589FC4AD" w:rsidR="00ED6741" w:rsidRDefault="00ED6741" w:rsidP="0038245D">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38245D">
      <w:pPr>
        <w:spacing w:line="240" w:lineRule="auto"/>
        <w:jc w:val="both"/>
        <w:rPr>
          <w:rFonts w:ascii="Times New Roman" w:hAnsi="Times New Roman" w:cs="Times New Roman"/>
          <w:sz w:val="24"/>
        </w:rPr>
      </w:pPr>
    </w:p>
    <w:p w14:paraId="63F51F84" w14:textId="5D38BA57" w:rsidR="00594A01" w:rsidRDefault="00594A01" w:rsidP="0038245D">
      <w:pPr>
        <w:spacing w:line="240" w:lineRule="auto"/>
        <w:jc w:val="both"/>
        <w:rPr>
          <w:rFonts w:ascii="Times New Roman" w:hAnsi="Times New Roman" w:cs="Times New Roman"/>
          <w:sz w:val="24"/>
        </w:rPr>
      </w:pPr>
      <w:r>
        <w:rPr>
          <w:rFonts w:ascii="Times New Roman" w:hAnsi="Times New Roman" w:cs="Times New Roman"/>
          <w:sz w:val="24"/>
        </w:rPr>
        <w:t>References:</w:t>
      </w:r>
    </w:p>
    <w:p w14:paraId="496978B1" w14:textId="6B5D9278" w:rsidR="00DF27F1" w:rsidRPr="00DF27F1" w:rsidRDefault="002700E2"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DF27F1" w:rsidRPr="00DF27F1">
        <w:rPr>
          <w:rFonts w:ascii="Times New Roman" w:hAnsi="Times New Roman" w:cs="Times New Roman"/>
          <w:noProof/>
          <w:sz w:val="24"/>
          <w:szCs w:val="24"/>
        </w:rPr>
        <w:t xml:space="preserve">Ahn, B.-H., &amp; Shin, J.-Y. (1991). Vehicle-routeing with time windows and time-varying congestion. </w:t>
      </w:r>
      <w:r w:rsidR="00DF27F1" w:rsidRPr="00DF27F1">
        <w:rPr>
          <w:rFonts w:ascii="Times New Roman" w:hAnsi="Times New Roman" w:cs="Times New Roman"/>
          <w:i/>
          <w:iCs/>
          <w:noProof/>
          <w:sz w:val="24"/>
          <w:szCs w:val="24"/>
        </w:rPr>
        <w:t>Journal of the Operational Research Society</w:t>
      </w:r>
      <w:r w:rsidR="00DF27F1" w:rsidRPr="00DF27F1">
        <w:rPr>
          <w:rFonts w:ascii="Times New Roman" w:hAnsi="Times New Roman" w:cs="Times New Roman"/>
          <w:noProof/>
          <w:sz w:val="24"/>
          <w:szCs w:val="24"/>
        </w:rPr>
        <w:t xml:space="preserve">, </w:t>
      </w:r>
      <w:r w:rsidR="00DF27F1" w:rsidRPr="00DF27F1">
        <w:rPr>
          <w:rFonts w:ascii="Times New Roman" w:hAnsi="Times New Roman" w:cs="Times New Roman"/>
          <w:i/>
          <w:iCs/>
          <w:noProof/>
          <w:sz w:val="24"/>
          <w:szCs w:val="24"/>
        </w:rPr>
        <w:t>42</w:t>
      </w:r>
      <w:r w:rsidR="00DF27F1" w:rsidRPr="00DF27F1">
        <w:rPr>
          <w:rFonts w:ascii="Times New Roman" w:hAnsi="Times New Roman" w:cs="Times New Roman"/>
          <w:noProof/>
          <w:sz w:val="24"/>
          <w:szCs w:val="24"/>
        </w:rPr>
        <w:t>(5), 393–400.</w:t>
      </w:r>
    </w:p>
    <w:p w14:paraId="6E47ED1F"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DF27F1">
        <w:rPr>
          <w:rFonts w:ascii="Times New Roman" w:hAnsi="Times New Roman" w:cs="Times New Roman"/>
          <w:i/>
          <w:iCs/>
          <w:noProof/>
          <w:sz w:val="24"/>
          <w:szCs w:val="24"/>
        </w:rPr>
        <w:t>Journal of Transport Geography</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85</w:t>
      </w:r>
      <w:r w:rsidRPr="00DF27F1">
        <w:rPr>
          <w:rFonts w:ascii="Times New Roman" w:hAnsi="Times New Roman" w:cs="Times New Roman"/>
          <w:noProof/>
          <w:sz w:val="24"/>
          <w:szCs w:val="24"/>
        </w:rPr>
        <w:t>, 102671.</w:t>
      </w:r>
    </w:p>
    <w:p w14:paraId="5860C1C2"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Banister, D. (2008). The sustainable mobility paradigm. </w:t>
      </w:r>
      <w:r w:rsidRPr="00DF27F1">
        <w:rPr>
          <w:rFonts w:ascii="Times New Roman" w:hAnsi="Times New Roman" w:cs="Times New Roman"/>
          <w:i/>
          <w:iCs/>
          <w:noProof/>
          <w:sz w:val="24"/>
          <w:szCs w:val="24"/>
        </w:rPr>
        <w:t>Transport Policy</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5</w:t>
      </w:r>
      <w:r w:rsidRPr="00DF27F1">
        <w:rPr>
          <w:rFonts w:ascii="Times New Roman" w:hAnsi="Times New Roman" w:cs="Times New Roman"/>
          <w:noProof/>
          <w:sz w:val="24"/>
          <w:szCs w:val="24"/>
        </w:rPr>
        <w:t>(2), 73–80.</w:t>
      </w:r>
    </w:p>
    <w:p w14:paraId="12F6274A"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Barbeau, S. J., &amp; Antrim, A. (2013). The Many Uses of GTFS Data – Opening the Door to Transit and Multimodal Applications. In </w:t>
      </w:r>
      <w:r w:rsidRPr="00DF27F1">
        <w:rPr>
          <w:rFonts w:ascii="Times New Roman" w:hAnsi="Times New Roman" w:cs="Times New Roman"/>
          <w:i/>
          <w:iCs/>
          <w:noProof/>
          <w:sz w:val="24"/>
          <w:szCs w:val="24"/>
        </w:rPr>
        <w:t>ITS America 2013</w:t>
      </w:r>
      <w:r w:rsidRPr="00DF27F1">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084E065F"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Batty, M. (2013). Big data, smart cities and city planning. </w:t>
      </w:r>
      <w:r w:rsidRPr="00DF27F1">
        <w:rPr>
          <w:rFonts w:ascii="Times New Roman" w:hAnsi="Times New Roman" w:cs="Times New Roman"/>
          <w:i/>
          <w:iCs/>
          <w:noProof/>
          <w:sz w:val="24"/>
          <w:szCs w:val="24"/>
        </w:rPr>
        <w:t>Dialogues in Human Geography</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3</w:t>
      </w:r>
      <w:r w:rsidRPr="00DF27F1">
        <w:rPr>
          <w:rFonts w:ascii="Times New Roman" w:hAnsi="Times New Roman" w:cs="Times New Roman"/>
          <w:noProof/>
          <w:sz w:val="24"/>
          <w:szCs w:val="24"/>
        </w:rPr>
        <w:t>(3), 274–279.</w:t>
      </w:r>
    </w:p>
    <w:p w14:paraId="34571EBD"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Burns, L. D. (1980). Transportation, temporal, and spatial components of accessibility.</w:t>
      </w:r>
    </w:p>
    <w:p w14:paraId="0D43034B"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Central Ohio Transit Authority. (2021). Data. Retrieved June 27, 2021, from https://www.cota.com/data/</w:t>
      </w:r>
    </w:p>
    <w:p w14:paraId="5EE2046C"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DF27F1">
        <w:rPr>
          <w:rFonts w:ascii="Times New Roman" w:hAnsi="Times New Roman" w:cs="Times New Roman"/>
          <w:i/>
          <w:iCs/>
          <w:noProof/>
          <w:sz w:val="24"/>
          <w:szCs w:val="24"/>
        </w:rPr>
        <w:t>Transportation Research Part A: Policy and Practice</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67</w:t>
      </w:r>
      <w:r w:rsidRPr="00DF27F1">
        <w:rPr>
          <w:rFonts w:ascii="Times New Roman" w:hAnsi="Times New Roman" w:cs="Times New Roman"/>
          <w:noProof/>
          <w:sz w:val="24"/>
          <w:szCs w:val="24"/>
        </w:rPr>
        <w:t>, 291–303.</w:t>
      </w:r>
    </w:p>
    <w:p w14:paraId="1FD09B92"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Gendreau, M., Ghiani, G., &amp; Guerriero, E. (2015). Time-dependent routing problems: A review. </w:t>
      </w:r>
      <w:r w:rsidRPr="00DF27F1">
        <w:rPr>
          <w:rFonts w:ascii="Times New Roman" w:hAnsi="Times New Roman" w:cs="Times New Roman"/>
          <w:i/>
          <w:iCs/>
          <w:noProof/>
          <w:sz w:val="24"/>
          <w:szCs w:val="24"/>
        </w:rPr>
        <w:t>Computers &amp; Operations Research</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64</w:t>
      </w:r>
      <w:r w:rsidRPr="00DF27F1">
        <w:rPr>
          <w:rFonts w:ascii="Times New Roman" w:hAnsi="Times New Roman" w:cs="Times New Roman"/>
          <w:noProof/>
          <w:sz w:val="24"/>
          <w:szCs w:val="24"/>
        </w:rPr>
        <w:t>, 189–197.</w:t>
      </w:r>
    </w:p>
    <w:p w14:paraId="20ECFEF1"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Golden, B. (1976). Shortest-path algorithms: A comparison. </w:t>
      </w:r>
      <w:r w:rsidRPr="00DF27F1">
        <w:rPr>
          <w:rFonts w:ascii="Times New Roman" w:hAnsi="Times New Roman" w:cs="Times New Roman"/>
          <w:i/>
          <w:iCs/>
          <w:noProof/>
          <w:sz w:val="24"/>
          <w:szCs w:val="24"/>
        </w:rPr>
        <w:t>Operations Research</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24</w:t>
      </w:r>
      <w:r w:rsidRPr="00DF27F1">
        <w:rPr>
          <w:rFonts w:ascii="Times New Roman" w:hAnsi="Times New Roman" w:cs="Times New Roman"/>
          <w:noProof/>
          <w:sz w:val="24"/>
          <w:szCs w:val="24"/>
        </w:rPr>
        <w:t>(6), 1164–1168.</w:t>
      </w:r>
    </w:p>
    <w:p w14:paraId="3EFD214B"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Google Developers. (2020). GTFS Static Overview | Static Transit | Google Developers. Retrieved May 26, 2021, from https://developers.google.com/transit/gtfs/</w:t>
      </w:r>
    </w:p>
    <w:p w14:paraId="0FF30780"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Hägerstrand, T. (1970). What about people in regional.</w:t>
      </w:r>
    </w:p>
    <w:p w14:paraId="79737763"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Hall, R. W. (1983). Travel outcome and performance: the effect of uncertainty on accessibility. </w:t>
      </w:r>
      <w:r w:rsidRPr="00DF27F1">
        <w:rPr>
          <w:rFonts w:ascii="Times New Roman" w:hAnsi="Times New Roman" w:cs="Times New Roman"/>
          <w:i/>
          <w:iCs/>
          <w:noProof/>
          <w:sz w:val="24"/>
          <w:szCs w:val="24"/>
        </w:rPr>
        <w:t>Transportation Research Part B: Methodological</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7</w:t>
      </w:r>
      <w:r w:rsidRPr="00DF27F1">
        <w:rPr>
          <w:rFonts w:ascii="Times New Roman" w:hAnsi="Times New Roman" w:cs="Times New Roman"/>
          <w:noProof/>
          <w:sz w:val="24"/>
          <w:szCs w:val="24"/>
        </w:rPr>
        <w:t>(4), 275–290.</w:t>
      </w:r>
    </w:p>
    <w:p w14:paraId="5DB81284"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lastRenderedPageBreak/>
        <w:t xml:space="preserve">Handy, S. (2020). Is accessibility an idea whose time has finally come? </w:t>
      </w:r>
      <w:r w:rsidRPr="00DF27F1">
        <w:rPr>
          <w:rFonts w:ascii="Times New Roman" w:hAnsi="Times New Roman" w:cs="Times New Roman"/>
          <w:i/>
          <w:iCs/>
          <w:noProof/>
          <w:sz w:val="24"/>
          <w:szCs w:val="24"/>
        </w:rPr>
        <w:t>Transportation Research Part D: Transport and Environment</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83</w:t>
      </w:r>
      <w:r w:rsidRPr="00DF27F1">
        <w:rPr>
          <w:rFonts w:ascii="Times New Roman" w:hAnsi="Times New Roman" w:cs="Times New Roman"/>
          <w:noProof/>
          <w:sz w:val="24"/>
          <w:szCs w:val="24"/>
        </w:rPr>
        <w:t>, 102319.</w:t>
      </w:r>
    </w:p>
    <w:p w14:paraId="79AB2E09"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Hansen, W. G. (1959). How accessibility shapes land use. </w:t>
      </w:r>
      <w:r w:rsidRPr="00DF27F1">
        <w:rPr>
          <w:rFonts w:ascii="Times New Roman" w:hAnsi="Times New Roman" w:cs="Times New Roman"/>
          <w:i/>
          <w:iCs/>
          <w:noProof/>
          <w:sz w:val="24"/>
          <w:szCs w:val="24"/>
        </w:rPr>
        <w:t>Journal of the American Institute of Planners</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25</w:t>
      </w:r>
      <w:r w:rsidRPr="00DF27F1">
        <w:rPr>
          <w:rFonts w:ascii="Times New Roman" w:hAnsi="Times New Roman" w:cs="Times New Roman"/>
          <w:noProof/>
          <w:sz w:val="24"/>
          <w:szCs w:val="24"/>
        </w:rPr>
        <w:t>(2), 73–76.</w:t>
      </w:r>
    </w:p>
    <w:p w14:paraId="3712188A"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Hsiao, S., Lu, J., Sterling, J., &amp; Weatherford, M. (1997). Use of geographic information system for analysis of transit pedestrian access. </w:t>
      </w:r>
      <w:r w:rsidRPr="00DF27F1">
        <w:rPr>
          <w:rFonts w:ascii="Times New Roman" w:hAnsi="Times New Roman" w:cs="Times New Roman"/>
          <w:i/>
          <w:iCs/>
          <w:noProof/>
          <w:sz w:val="24"/>
          <w:szCs w:val="24"/>
        </w:rPr>
        <w:t>Transportation Research Record</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604</w:t>
      </w:r>
      <w:r w:rsidRPr="00DF27F1">
        <w:rPr>
          <w:rFonts w:ascii="Times New Roman" w:hAnsi="Times New Roman" w:cs="Times New Roman"/>
          <w:noProof/>
          <w:sz w:val="24"/>
          <w:szCs w:val="24"/>
        </w:rPr>
        <w:t>(1), 50–59.</w:t>
      </w:r>
    </w:p>
    <w:p w14:paraId="4C4436FB"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Ichoua, S., Gendreau, M., &amp; Potvin, J.-Y. (2003). Vehicle dispatching with time-dependent travel times. </w:t>
      </w:r>
      <w:r w:rsidRPr="00DF27F1">
        <w:rPr>
          <w:rFonts w:ascii="Times New Roman" w:hAnsi="Times New Roman" w:cs="Times New Roman"/>
          <w:i/>
          <w:iCs/>
          <w:noProof/>
          <w:sz w:val="24"/>
          <w:szCs w:val="24"/>
        </w:rPr>
        <w:t>European Journal of Operational Research</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44</w:t>
      </w:r>
      <w:r w:rsidRPr="00DF27F1">
        <w:rPr>
          <w:rFonts w:ascii="Times New Roman" w:hAnsi="Times New Roman" w:cs="Times New Roman"/>
          <w:noProof/>
          <w:sz w:val="24"/>
          <w:szCs w:val="24"/>
        </w:rPr>
        <w:t>(2), 379–396.</w:t>
      </w:r>
    </w:p>
    <w:p w14:paraId="6FFE14A5"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Ingram, D. R. (1971). The concept of accessibility: a search for an operational form. </w:t>
      </w:r>
      <w:r w:rsidRPr="00DF27F1">
        <w:rPr>
          <w:rFonts w:ascii="Times New Roman" w:hAnsi="Times New Roman" w:cs="Times New Roman"/>
          <w:i/>
          <w:iCs/>
          <w:noProof/>
          <w:sz w:val="24"/>
          <w:szCs w:val="24"/>
        </w:rPr>
        <w:t>Regional Studies</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5</w:t>
      </w:r>
      <w:r w:rsidRPr="00DF27F1">
        <w:rPr>
          <w:rFonts w:ascii="Times New Roman" w:hAnsi="Times New Roman" w:cs="Times New Roman"/>
          <w:noProof/>
          <w:sz w:val="24"/>
          <w:szCs w:val="24"/>
        </w:rPr>
        <w:t>(2), 101–107.</w:t>
      </w:r>
    </w:p>
    <w:p w14:paraId="016AF981"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Kim, H., &amp; Song, Y. (2018). An integrated measure of accessibility and reliability of mass transit systems. </w:t>
      </w:r>
      <w:r w:rsidRPr="00DF27F1">
        <w:rPr>
          <w:rFonts w:ascii="Times New Roman" w:hAnsi="Times New Roman" w:cs="Times New Roman"/>
          <w:i/>
          <w:iCs/>
          <w:noProof/>
          <w:sz w:val="24"/>
          <w:szCs w:val="24"/>
        </w:rPr>
        <w:t>Transportation</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45</w:t>
      </w:r>
      <w:r w:rsidRPr="00DF27F1">
        <w:rPr>
          <w:rFonts w:ascii="Times New Roman" w:hAnsi="Times New Roman" w:cs="Times New Roman"/>
          <w:noProof/>
          <w:sz w:val="24"/>
          <w:szCs w:val="24"/>
        </w:rPr>
        <w:t>(4), 1075–1100.</w:t>
      </w:r>
    </w:p>
    <w:p w14:paraId="7FF26B34"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Kwan, M.-P. (2000). </w:t>
      </w:r>
      <w:r w:rsidRPr="00DF27F1">
        <w:rPr>
          <w:rFonts w:ascii="Times New Roman" w:hAnsi="Times New Roman" w:cs="Times New Roman"/>
          <w:i/>
          <w:iCs/>
          <w:noProof/>
          <w:sz w:val="24"/>
          <w:szCs w:val="24"/>
        </w:rPr>
        <w:t>Evaluating gender differences in individual accessibility: A study using trip data collected by the global positioning system</w:t>
      </w:r>
      <w:r w:rsidRPr="00DF27F1">
        <w:rPr>
          <w:rFonts w:ascii="Times New Roman" w:hAnsi="Times New Roman" w:cs="Times New Roman"/>
          <w:noProof/>
          <w:sz w:val="24"/>
          <w:szCs w:val="24"/>
        </w:rPr>
        <w:t>.</w:t>
      </w:r>
    </w:p>
    <w:p w14:paraId="1207A394"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DF27F1">
        <w:rPr>
          <w:rFonts w:ascii="Times New Roman" w:hAnsi="Times New Roman" w:cs="Times New Roman"/>
          <w:i/>
          <w:iCs/>
          <w:noProof/>
          <w:sz w:val="24"/>
          <w:szCs w:val="24"/>
        </w:rPr>
        <w:t>Applied Geography</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93</w:t>
      </w:r>
      <w:r w:rsidRPr="00DF27F1">
        <w:rPr>
          <w:rFonts w:ascii="Times New Roman" w:hAnsi="Times New Roman" w:cs="Times New Roman"/>
          <w:noProof/>
          <w:sz w:val="24"/>
          <w:szCs w:val="24"/>
        </w:rPr>
        <w:t>, 47–63. https://doi.org/10.1016/j.apgeog.2018.02.012</w:t>
      </w:r>
    </w:p>
    <w:p w14:paraId="4A1B232E"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Lenntorp, B. (1976). Paths in space-time environments: a time-geographic sudy of movement possibilities of individuals. </w:t>
      </w:r>
      <w:r w:rsidRPr="00DF27F1">
        <w:rPr>
          <w:rFonts w:ascii="Times New Roman" w:hAnsi="Times New Roman" w:cs="Times New Roman"/>
          <w:i/>
          <w:iCs/>
          <w:noProof/>
          <w:sz w:val="24"/>
          <w:szCs w:val="24"/>
        </w:rPr>
        <w:t>Lund Studies in Geography B,</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44</w:t>
      </w:r>
      <w:r w:rsidRPr="00DF27F1">
        <w:rPr>
          <w:rFonts w:ascii="Times New Roman" w:hAnsi="Times New Roman" w:cs="Times New Roman"/>
          <w:noProof/>
          <w:sz w:val="24"/>
          <w:szCs w:val="24"/>
        </w:rPr>
        <w:t>, 150p.</w:t>
      </w:r>
    </w:p>
    <w:p w14:paraId="0E218151"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Levinson, D., &amp; Wu, H. (2020). Towards a general theory of access. </w:t>
      </w:r>
      <w:r w:rsidRPr="00DF27F1">
        <w:rPr>
          <w:rFonts w:ascii="Times New Roman" w:hAnsi="Times New Roman" w:cs="Times New Roman"/>
          <w:i/>
          <w:iCs/>
          <w:noProof/>
          <w:sz w:val="24"/>
          <w:szCs w:val="24"/>
        </w:rPr>
        <w:t>Journal of Transport and Land Use</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3</w:t>
      </w:r>
      <w:r w:rsidRPr="00DF27F1">
        <w:rPr>
          <w:rFonts w:ascii="Times New Roman" w:hAnsi="Times New Roman" w:cs="Times New Roman"/>
          <w:noProof/>
          <w:sz w:val="24"/>
          <w:szCs w:val="24"/>
        </w:rPr>
        <w:t>(1), 129–158.</w:t>
      </w:r>
    </w:p>
    <w:p w14:paraId="366ABF97"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Liu, L., &amp; Miller, H. J. (2020a). Does real-time transit information reduce waiting time? An empirical analysis. </w:t>
      </w:r>
      <w:r w:rsidRPr="00DF27F1">
        <w:rPr>
          <w:rFonts w:ascii="Times New Roman" w:hAnsi="Times New Roman" w:cs="Times New Roman"/>
          <w:i/>
          <w:iCs/>
          <w:noProof/>
          <w:sz w:val="24"/>
          <w:szCs w:val="24"/>
        </w:rPr>
        <w:t>Transportation Research Part A: Policy and Practice</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41</w:t>
      </w:r>
      <w:r w:rsidRPr="00DF27F1">
        <w:rPr>
          <w:rFonts w:ascii="Times New Roman" w:hAnsi="Times New Roman" w:cs="Times New Roman"/>
          <w:noProof/>
          <w:sz w:val="24"/>
          <w:szCs w:val="24"/>
        </w:rPr>
        <w:t>, 167–179.</w:t>
      </w:r>
    </w:p>
    <w:p w14:paraId="3844E26A"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DF27F1">
        <w:rPr>
          <w:rFonts w:ascii="Times New Roman" w:hAnsi="Times New Roman" w:cs="Times New Roman"/>
          <w:i/>
          <w:iCs/>
          <w:noProof/>
          <w:sz w:val="24"/>
          <w:szCs w:val="24"/>
        </w:rPr>
        <w:t>Urban Studies</w:t>
      </w:r>
      <w:r w:rsidRPr="00DF27F1">
        <w:rPr>
          <w:rFonts w:ascii="Times New Roman" w:hAnsi="Times New Roman" w:cs="Times New Roman"/>
          <w:noProof/>
          <w:sz w:val="24"/>
          <w:szCs w:val="24"/>
        </w:rPr>
        <w:t>, 0042098020919323. https://doi.org/10.1177/0042098020919323</w:t>
      </w:r>
    </w:p>
    <w:p w14:paraId="45AEDF30"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Liu, L., Miller, H. J., &amp; Scheff, J. (2020). The impacts of COVID-19 pandemic on public transit demand in the United States. </w:t>
      </w:r>
      <w:r w:rsidRPr="00DF27F1">
        <w:rPr>
          <w:rFonts w:ascii="Times New Roman" w:hAnsi="Times New Roman" w:cs="Times New Roman"/>
          <w:i/>
          <w:iCs/>
          <w:noProof/>
          <w:sz w:val="24"/>
          <w:szCs w:val="24"/>
        </w:rPr>
        <w:t>PLoS ONE</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5</w:t>
      </w:r>
      <w:r w:rsidRPr="00DF27F1">
        <w:rPr>
          <w:rFonts w:ascii="Times New Roman" w:hAnsi="Times New Roman" w:cs="Times New Roman"/>
          <w:noProof/>
          <w:sz w:val="24"/>
          <w:szCs w:val="24"/>
        </w:rPr>
        <w:t>(11 November), e0242476. https://doi.org/10.1371/journal.pone.0242476</w:t>
      </w:r>
    </w:p>
    <w:p w14:paraId="60B516BE"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Malekzadeh, A., &amp; Chung, E. (2020). A review of transit accessibility models: Challenges in developing transit accessibility models. </w:t>
      </w:r>
      <w:r w:rsidRPr="00DF27F1">
        <w:rPr>
          <w:rFonts w:ascii="Times New Roman" w:hAnsi="Times New Roman" w:cs="Times New Roman"/>
          <w:i/>
          <w:iCs/>
          <w:noProof/>
          <w:sz w:val="24"/>
          <w:szCs w:val="24"/>
        </w:rPr>
        <w:t>International Journal of Sustainable Transportation</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4</w:t>
      </w:r>
      <w:r w:rsidRPr="00DF27F1">
        <w:rPr>
          <w:rFonts w:ascii="Times New Roman" w:hAnsi="Times New Roman" w:cs="Times New Roman"/>
          <w:noProof/>
          <w:sz w:val="24"/>
          <w:szCs w:val="24"/>
        </w:rPr>
        <w:t>(10), 733–748.</w:t>
      </w:r>
    </w:p>
    <w:p w14:paraId="1E365CDA"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Miller, H. J. (1991). Modelling accessibility using space-time prism concepts within geographical information systems. </w:t>
      </w:r>
      <w:r w:rsidRPr="00DF27F1">
        <w:rPr>
          <w:rFonts w:ascii="Times New Roman" w:hAnsi="Times New Roman" w:cs="Times New Roman"/>
          <w:i/>
          <w:iCs/>
          <w:noProof/>
          <w:sz w:val="24"/>
          <w:szCs w:val="24"/>
        </w:rPr>
        <w:t>International Journal of Geographical Information System</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5</w:t>
      </w:r>
      <w:r w:rsidRPr="00DF27F1">
        <w:rPr>
          <w:rFonts w:ascii="Times New Roman" w:hAnsi="Times New Roman" w:cs="Times New Roman"/>
          <w:noProof/>
          <w:sz w:val="24"/>
          <w:szCs w:val="24"/>
        </w:rPr>
        <w:t>(3), 287–301.</w:t>
      </w:r>
    </w:p>
    <w:p w14:paraId="2694EB44"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DF27F1">
        <w:rPr>
          <w:rFonts w:ascii="Times New Roman" w:hAnsi="Times New Roman" w:cs="Times New Roman"/>
          <w:i/>
          <w:iCs/>
          <w:noProof/>
          <w:sz w:val="24"/>
          <w:szCs w:val="24"/>
        </w:rPr>
        <w:t>Geographical Analysis</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31</w:t>
      </w:r>
      <w:r w:rsidRPr="00DF27F1">
        <w:rPr>
          <w:rFonts w:ascii="Times New Roman" w:hAnsi="Times New Roman" w:cs="Times New Roman"/>
          <w:noProof/>
          <w:sz w:val="24"/>
          <w:szCs w:val="24"/>
        </w:rPr>
        <w:t>(1), 187–212.</w:t>
      </w:r>
    </w:p>
    <w:p w14:paraId="3A1261E6"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lastRenderedPageBreak/>
        <w:t xml:space="preserve">Miller, H. J. (2017). Time geography and space-time prism. </w:t>
      </w:r>
      <w:r w:rsidRPr="00DF27F1">
        <w:rPr>
          <w:rFonts w:ascii="Times New Roman" w:hAnsi="Times New Roman" w:cs="Times New Roman"/>
          <w:i/>
          <w:iCs/>
          <w:noProof/>
          <w:sz w:val="24"/>
          <w:szCs w:val="24"/>
        </w:rPr>
        <w:t>International Encyclopedia of Geography: People, the Earth, Environment and Technology</w:t>
      </w:r>
      <w:r w:rsidRPr="00DF27F1">
        <w:rPr>
          <w:rFonts w:ascii="Times New Roman" w:hAnsi="Times New Roman" w:cs="Times New Roman"/>
          <w:noProof/>
          <w:sz w:val="24"/>
          <w:szCs w:val="24"/>
        </w:rPr>
        <w:t>, 1–19.</w:t>
      </w:r>
    </w:p>
    <w:p w14:paraId="6E42985B"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Mohadisdudis, H. M., &amp; Ali, N. M. (2014). A study of smartphone usage and barriers among the elderly. In </w:t>
      </w:r>
      <w:r w:rsidRPr="00DF27F1">
        <w:rPr>
          <w:rFonts w:ascii="Times New Roman" w:hAnsi="Times New Roman" w:cs="Times New Roman"/>
          <w:i/>
          <w:iCs/>
          <w:noProof/>
          <w:sz w:val="24"/>
          <w:szCs w:val="24"/>
        </w:rPr>
        <w:t>2014 3rd International Conference on User Science and Engineering (i-USEr)</w:t>
      </w:r>
      <w:r w:rsidRPr="00DF27F1">
        <w:rPr>
          <w:rFonts w:ascii="Times New Roman" w:hAnsi="Times New Roman" w:cs="Times New Roman"/>
          <w:noProof/>
          <w:sz w:val="24"/>
          <w:szCs w:val="24"/>
        </w:rPr>
        <w:t xml:space="preserve"> (pp. 109–114). IEEE.</w:t>
      </w:r>
    </w:p>
    <w:p w14:paraId="0BDBD92B"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DF27F1">
        <w:rPr>
          <w:rFonts w:ascii="Times New Roman" w:hAnsi="Times New Roman" w:cs="Times New Roman"/>
          <w:i/>
          <w:iCs/>
          <w:noProof/>
          <w:sz w:val="24"/>
          <w:szCs w:val="24"/>
        </w:rPr>
        <w:t>European Journal of Transport and Infrastructure Research</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7</w:t>
      </w:r>
      <w:r w:rsidRPr="00DF27F1">
        <w:rPr>
          <w:rFonts w:ascii="Times New Roman" w:hAnsi="Times New Roman" w:cs="Times New Roman"/>
          <w:noProof/>
          <w:sz w:val="24"/>
          <w:szCs w:val="24"/>
        </w:rPr>
        <w:t>(4).</w:t>
      </w:r>
    </w:p>
    <w:p w14:paraId="0C26EEB6"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DF27F1">
        <w:rPr>
          <w:rFonts w:ascii="Times New Roman" w:hAnsi="Times New Roman" w:cs="Times New Roman"/>
          <w:i/>
          <w:iCs/>
          <w:noProof/>
          <w:sz w:val="24"/>
          <w:szCs w:val="24"/>
        </w:rPr>
        <w:t>International Journal of Geographical Information Science</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4</w:t>
      </w:r>
      <w:r w:rsidRPr="00DF27F1">
        <w:rPr>
          <w:rFonts w:ascii="Times New Roman" w:hAnsi="Times New Roman" w:cs="Times New Roman"/>
          <w:noProof/>
          <w:sz w:val="24"/>
          <w:szCs w:val="24"/>
        </w:rPr>
        <w:t>(1), 85–104.</w:t>
      </w:r>
    </w:p>
    <w:p w14:paraId="4CA07669"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Owen, A., &amp; Levinson, D. M. (2015). Modeling the commute mode share of transit using continuous accessibility to jobs. </w:t>
      </w:r>
      <w:r w:rsidRPr="00DF27F1">
        <w:rPr>
          <w:rFonts w:ascii="Times New Roman" w:hAnsi="Times New Roman" w:cs="Times New Roman"/>
          <w:i/>
          <w:iCs/>
          <w:noProof/>
          <w:sz w:val="24"/>
          <w:szCs w:val="24"/>
        </w:rPr>
        <w:t>Transportation Research Part A: Policy and Practice</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74</w:t>
      </w:r>
      <w:r w:rsidRPr="00DF27F1">
        <w:rPr>
          <w:rFonts w:ascii="Times New Roman" w:hAnsi="Times New Roman" w:cs="Times New Roman"/>
          <w:noProof/>
          <w:sz w:val="24"/>
          <w:szCs w:val="24"/>
        </w:rPr>
        <w:t>, 110–122.</w:t>
      </w:r>
    </w:p>
    <w:p w14:paraId="42EB801F"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DF27F1">
        <w:rPr>
          <w:rFonts w:ascii="Times New Roman" w:hAnsi="Times New Roman" w:cs="Times New Roman"/>
          <w:i/>
          <w:iCs/>
          <w:noProof/>
          <w:sz w:val="24"/>
          <w:szCs w:val="24"/>
        </w:rPr>
        <w:t>International Journal of Geographical Information Science</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34</w:t>
      </w:r>
      <w:r w:rsidRPr="00DF27F1">
        <w:rPr>
          <w:rFonts w:ascii="Times New Roman" w:hAnsi="Times New Roman" w:cs="Times New Roman"/>
          <w:noProof/>
          <w:sz w:val="24"/>
          <w:szCs w:val="24"/>
        </w:rPr>
        <w:t>(2), 367–392. https://doi.org/10.1080/13658816.2019.1608997</w:t>
      </w:r>
    </w:p>
    <w:p w14:paraId="5F9F0744"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72E6AC05"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DF27F1">
        <w:rPr>
          <w:rFonts w:ascii="Times New Roman" w:hAnsi="Times New Roman" w:cs="Times New Roman"/>
          <w:i/>
          <w:iCs/>
          <w:noProof/>
          <w:sz w:val="24"/>
          <w:szCs w:val="24"/>
        </w:rPr>
        <w:t>Transportation Research Part C: Emerging Technologies</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66</w:t>
      </w:r>
      <w:r w:rsidRPr="00DF27F1">
        <w:rPr>
          <w:rFonts w:ascii="Times New Roman" w:hAnsi="Times New Roman" w:cs="Times New Roman"/>
          <w:noProof/>
          <w:sz w:val="24"/>
          <w:szCs w:val="24"/>
        </w:rPr>
        <w:t>, 176–194.</w:t>
      </w:r>
    </w:p>
    <w:p w14:paraId="16622060"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DF27F1">
        <w:rPr>
          <w:rFonts w:ascii="Times New Roman" w:hAnsi="Times New Roman" w:cs="Times New Roman"/>
          <w:i/>
          <w:iCs/>
          <w:noProof/>
          <w:sz w:val="24"/>
          <w:szCs w:val="24"/>
        </w:rPr>
        <w:t>Transportation Research Record</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2417</w:t>
      </w:r>
      <w:r w:rsidRPr="00DF27F1">
        <w:rPr>
          <w:rFonts w:ascii="Times New Roman" w:hAnsi="Times New Roman" w:cs="Times New Roman"/>
          <w:noProof/>
          <w:sz w:val="24"/>
          <w:szCs w:val="24"/>
        </w:rPr>
        <w:t>(1), 130–138.</w:t>
      </w:r>
    </w:p>
    <w:p w14:paraId="4D80AD5C"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Tribby, C. P., &amp; Zandbergen, P. A. (2012). High-resolution spatio-temporal modeling of public transit accessibility. </w:t>
      </w:r>
      <w:r w:rsidRPr="00DF27F1">
        <w:rPr>
          <w:rFonts w:ascii="Times New Roman" w:hAnsi="Times New Roman" w:cs="Times New Roman"/>
          <w:i/>
          <w:iCs/>
          <w:noProof/>
          <w:sz w:val="24"/>
          <w:szCs w:val="24"/>
        </w:rPr>
        <w:t>Applied Geography</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34</w:t>
      </w:r>
      <w:r w:rsidRPr="00DF27F1">
        <w:rPr>
          <w:rFonts w:ascii="Times New Roman" w:hAnsi="Times New Roman" w:cs="Times New Roman"/>
          <w:noProof/>
          <w:sz w:val="24"/>
          <w:szCs w:val="24"/>
        </w:rPr>
        <w:t>, 345–355.</w:t>
      </w:r>
    </w:p>
    <w:p w14:paraId="5C877BE3"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Tsetsi, E., &amp; Rains, S. A. (2017). Smartphone Internet access and use: Extending the digital divide and usage gap. </w:t>
      </w:r>
      <w:r w:rsidRPr="00DF27F1">
        <w:rPr>
          <w:rFonts w:ascii="Times New Roman" w:hAnsi="Times New Roman" w:cs="Times New Roman"/>
          <w:i/>
          <w:iCs/>
          <w:noProof/>
          <w:sz w:val="24"/>
          <w:szCs w:val="24"/>
        </w:rPr>
        <w:t>Mobile Media &amp; Communication</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5</w:t>
      </w:r>
      <w:r w:rsidRPr="00DF27F1">
        <w:rPr>
          <w:rFonts w:ascii="Times New Roman" w:hAnsi="Times New Roman" w:cs="Times New Roman"/>
          <w:noProof/>
          <w:sz w:val="24"/>
          <w:szCs w:val="24"/>
        </w:rPr>
        <w:t>(3), 239–255.</w:t>
      </w:r>
    </w:p>
    <w:p w14:paraId="54A888A8"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Wang, Y., Yuan, Y., Ma, Y., &amp; Wang, G. (2019). Time-dependent graphs: Definitions, applications, and algorithms. </w:t>
      </w:r>
      <w:r w:rsidRPr="00DF27F1">
        <w:rPr>
          <w:rFonts w:ascii="Times New Roman" w:hAnsi="Times New Roman" w:cs="Times New Roman"/>
          <w:i/>
          <w:iCs/>
          <w:noProof/>
          <w:sz w:val="24"/>
          <w:szCs w:val="24"/>
        </w:rPr>
        <w:t>Data Science and Engineering</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4</w:t>
      </w:r>
      <w:r w:rsidRPr="00DF27F1">
        <w:rPr>
          <w:rFonts w:ascii="Times New Roman" w:hAnsi="Times New Roman" w:cs="Times New Roman"/>
          <w:noProof/>
          <w:sz w:val="24"/>
          <w:szCs w:val="24"/>
        </w:rPr>
        <w:t>(4), 352–366.</w:t>
      </w:r>
    </w:p>
    <w:p w14:paraId="608F8306"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DF27F1">
        <w:rPr>
          <w:rFonts w:ascii="Times New Roman" w:hAnsi="Times New Roman" w:cs="Times New Roman"/>
          <w:i/>
          <w:iCs/>
          <w:noProof/>
          <w:sz w:val="24"/>
          <w:szCs w:val="24"/>
        </w:rPr>
        <w:t>Journal of Transport Geography</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62</w:t>
      </w:r>
      <w:r w:rsidRPr="00DF27F1">
        <w:rPr>
          <w:rFonts w:ascii="Times New Roman" w:hAnsi="Times New Roman" w:cs="Times New Roman"/>
          <w:noProof/>
          <w:sz w:val="24"/>
          <w:szCs w:val="24"/>
        </w:rPr>
        <w:t>, 92–97.</w:t>
      </w:r>
    </w:p>
    <w:p w14:paraId="7CA26FE4"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Wessel, N., &amp; Farber, S. (2019). On the accuracy of schedule-based GTFS for measuring accessibility. </w:t>
      </w:r>
      <w:r w:rsidRPr="00DF27F1">
        <w:rPr>
          <w:rFonts w:ascii="Times New Roman" w:hAnsi="Times New Roman" w:cs="Times New Roman"/>
          <w:i/>
          <w:iCs/>
          <w:noProof/>
          <w:sz w:val="24"/>
          <w:szCs w:val="24"/>
        </w:rPr>
        <w:t>Journal of Transport and Land Use</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2</w:t>
      </w:r>
      <w:r w:rsidRPr="00DF27F1">
        <w:rPr>
          <w:rFonts w:ascii="Times New Roman" w:hAnsi="Times New Roman" w:cs="Times New Roman"/>
          <w:noProof/>
          <w:sz w:val="24"/>
          <w:szCs w:val="24"/>
        </w:rPr>
        <w:t>(1), 475–500.</w:t>
      </w:r>
    </w:p>
    <w:p w14:paraId="7EAB818C"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lastRenderedPageBreak/>
        <w:t xml:space="preserve">Wu, H., &amp; Levinson, D. (2020). Unifying access. </w:t>
      </w:r>
      <w:r w:rsidRPr="00DF27F1">
        <w:rPr>
          <w:rFonts w:ascii="Times New Roman" w:hAnsi="Times New Roman" w:cs="Times New Roman"/>
          <w:i/>
          <w:iCs/>
          <w:noProof/>
          <w:sz w:val="24"/>
          <w:szCs w:val="24"/>
        </w:rPr>
        <w:t>Transportation Research Part D: Transport and Environment</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83</w:t>
      </w:r>
      <w:r w:rsidRPr="00DF27F1">
        <w:rPr>
          <w:rFonts w:ascii="Times New Roman" w:hAnsi="Times New Roman" w:cs="Times New Roman"/>
          <w:noProof/>
          <w:sz w:val="24"/>
          <w:szCs w:val="24"/>
        </w:rPr>
        <w:t>, 102355.</w:t>
      </w:r>
    </w:p>
    <w:p w14:paraId="1495E4A7"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DF27F1">
        <w:rPr>
          <w:rFonts w:ascii="Times New Roman" w:hAnsi="Times New Roman" w:cs="Times New Roman"/>
          <w:i/>
          <w:iCs/>
          <w:noProof/>
          <w:sz w:val="24"/>
          <w:szCs w:val="24"/>
        </w:rPr>
        <w:t>Journal of Transportation and Statistics</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4</w:t>
      </w:r>
      <w:r w:rsidRPr="00DF27F1">
        <w:rPr>
          <w:rFonts w:ascii="Times New Roman" w:hAnsi="Times New Roman" w:cs="Times New Roman"/>
          <w:noProof/>
          <w:sz w:val="24"/>
          <w:szCs w:val="24"/>
        </w:rPr>
        <w:t>(2/3), 1–14.</w:t>
      </w:r>
    </w:p>
    <w:p w14:paraId="557199D5"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Xie, D., Zhu, H., Yan, L., Yuan, S., &amp; Zhang, J. (2012). An improved Dijkstra algorithm in GIS application. In </w:t>
      </w:r>
      <w:r w:rsidRPr="00DF27F1">
        <w:rPr>
          <w:rFonts w:ascii="Times New Roman" w:hAnsi="Times New Roman" w:cs="Times New Roman"/>
          <w:i/>
          <w:iCs/>
          <w:noProof/>
          <w:sz w:val="24"/>
          <w:szCs w:val="24"/>
        </w:rPr>
        <w:t>World Automation Congress 2012</w:t>
      </w:r>
      <w:r w:rsidRPr="00DF27F1">
        <w:rPr>
          <w:rFonts w:ascii="Times New Roman" w:hAnsi="Times New Roman" w:cs="Times New Roman"/>
          <w:noProof/>
          <w:sz w:val="24"/>
          <w:szCs w:val="24"/>
        </w:rPr>
        <w:t xml:space="preserve"> (pp. 167–169). IEEE.</w:t>
      </w:r>
    </w:p>
    <w:p w14:paraId="02275EF1"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szCs w:val="24"/>
        </w:rPr>
      </w:pPr>
      <w:r w:rsidRPr="00DF27F1">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DF27F1">
        <w:rPr>
          <w:rFonts w:ascii="Times New Roman" w:hAnsi="Times New Roman" w:cs="Times New Roman"/>
          <w:i/>
          <w:iCs/>
          <w:noProof/>
          <w:sz w:val="24"/>
          <w:szCs w:val="24"/>
        </w:rPr>
        <w:t>International Journal of Geographical Information Science</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32</w:t>
      </w:r>
      <w:r w:rsidRPr="00DF27F1">
        <w:rPr>
          <w:rFonts w:ascii="Times New Roman" w:hAnsi="Times New Roman" w:cs="Times New Roman"/>
          <w:noProof/>
          <w:sz w:val="24"/>
          <w:szCs w:val="24"/>
        </w:rPr>
        <w:t>(8), 1649–1676.</w:t>
      </w:r>
    </w:p>
    <w:p w14:paraId="3B71FFDE" w14:textId="77777777" w:rsidR="00DF27F1" w:rsidRPr="00DF27F1" w:rsidRDefault="00DF27F1" w:rsidP="00DF27F1">
      <w:pPr>
        <w:widowControl w:val="0"/>
        <w:autoSpaceDE w:val="0"/>
        <w:autoSpaceDN w:val="0"/>
        <w:adjustRightInd w:val="0"/>
        <w:spacing w:line="240" w:lineRule="auto"/>
        <w:ind w:left="480" w:hanging="480"/>
        <w:rPr>
          <w:rFonts w:ascii="Times New Roman" w:hAnsi="Times New Roman" w:cs="Times New Roman"/>
          <w:noProof/>
          <w:sz w:val="24"/>
        </w:rPr>
      </w:pPr>
      <w:r w:rsidRPr="00DF27F1">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DF27F1">
        <w:rPr>
          <w:rFonts w:ascii="Times New Roman" w:hAnsi="Times New Roman" w:cs="Times New Roman"/>
          <w:i/>
          <w:iCs/>
          <w:noProof/>
          <w:sz w:val="24"/>
          <w:szCs w:val="24"/>
        </w:rPr>
        <w:t>Transportation Research Record</w:t>
      </w:r>
      <w:r w:rsidRPr="00DF27F1">
        <w:rPr>
          <w:rFonts w:ascii="Times New Roman" w:hAnsi="Times New Roman" w:cs="Times New Roman"/>
          <w:noProof/>
          <w:sz w:val="24"/>
          <w:szCs w:val="24"/>
        </w:rPr>
        <w:t xml:space="preserve">, </w:t>
      </w:r>
      <w:r w:rsidRPr="00DF27F1">
        <w:rPr>
          <w:rFonts w:ascii="Times New Roman" w:hAnsi="Times New Roman" w:cs="Times New Roman"/>
          <w:i/>
          <w:iCs/>
          <w:noProof/>
          <w:sz w:val="24"/>
          <w:szCs w:val="24"/>
        </w:rPr>
        <w:t>1835</w:t>
      </w:r>
      <w:r w:rsidRPr="00DF27F1">
        <w:rPr>
          <w:rFonts w:ascii="Times New Roman" w:hAnsi="Times New Roman" w:cs="Times New Roman"/>
          <w:noProof/>
          <w:sz w:val="24"/>
          <w:szCs w:val="24"/>
        </w:rPr>
        <w:t>(1), 34–41.</w:t>
      </w:r>
    </w:p>
    <w:p w14:paraId="0C2355A4" w14:textId="6549C71A" w:rsidR="002700E2" w:rsidRDefault="002700E2" w:rsidP="0038245D">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38245D">
      <w:pPr>
        <w:spacing w:line="240" w:lineRule="auto"/>
        <w:jc w:val="both"/>
        <w:rPr>
          <w:rFonts w:ascii="Times New Roman" w:hAnsi="Times New Roman" w:cs="Times New Roman"/>
          <w:sz w:val="24"/>
        </w:rPr>
      </w:pPr>
    </w:p>
    <w:p w14:paraId="4A08DFEA" w14:textId="08D24640" w:rsidR="00D96740" w:rsidRPr="006B56EA" w:rsidRDefault="00D96740" w:rsidP="0038245D">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rr, Adam" w:date="2021-10-18T11:26:00Z" w:initials="PA">
    <w:p w14:paraId="3FB55C0C" w14:textId="0028EC3F" w:rsidR="00C25794" w:rsidRDefault="00C25794">
      <w:pPr>
        <w:pStyle w:val="CommentText"/>
      </w:pPr>
      <w:r>
        <w:rPr>
          <w:rStyle w:val="CommentReference"/>
        </w:rPr>
        <w:annotationRef/>
      </w:r>
      <w:r w:rsidR="00E546C7">
        <w:t xml:space="preserve">“Assess” is </w:t>
      </w:r>
      <w:r w:rsidR="005F2392">
        <w:t>phonetically similar to “access”</w:t>
      </w:r>
      <w:r w:rsidR="00771BC4">
        <w:t xml:space="preserve">.  </w:t>
      </w:r>
      <w:r w:rsidR="00230E08">
        <w:t xml:space="preserve">Consider an alternative here to make the </w:t>
      </w:r>
      <w:r w:rsidR="00BB45FC">
        <w:t>title easier to say</w:t>
      </w:r>
      <w:r w:rsidR="00C95657">
        <w:t>.</w:t>
      </w:r>
    </w:p>
  </w:comment>
  <w:comment w:id="1" w:author="Liu, Luyu" w:date="2021-10-08T16:25:00Z" w:initials="LL">
    <w:p w14:paraId="0C95FAE9" w14:textId="5F822224" w:rsidR="000E51DF" w:rsidRDefault="000E51DF">
      <w:pPr>
        <w:pStyle w:val="CommentText"/>
      </w:pPr>
      <w:r>
        <w:rPr>
          <w:rStyle w:val="CommentReference"/>
        </w:rPr>
        <w:annotationRef/>
      </w:r>
      <w:r>
        <w:t>Is it too much? I think this is too much</w:t>
      </w:r>
    </w:p>
  </w:comment>
  <w:comment w:id="2" w:author="Porr, Adam" w:date="2021-10-18T11:41:00Z" w:initials="PA">
    <w:p w14:paraId="03C156A8" w14:textId="1E22FD4B" w:rsidR="00315E6C" w:rsidRDefault="00315E6C">
      <w:pPr>
        <w:pStyle w:val="CommentText"/>
      </w:pPr>
      <w:r>
        <w:rPr>
          <w:rStyle w:val="CommentReference"/>
        </w:rPr>
        <w:annotationRef/>
      </w:r>
      <w:r>
        <w:t xml:space="preserve">I agree.  Do you think my </w:t>
      </w:r>
      <w:r w:rsidR="003D0F04">
        <w:t>revision captures the meaning?</w:t>
      </w:r>
    </w:p>
  </w:comment>
  <w:comment w:id="3" w:author="Porr, Adam" w:date="2021-10-18T11:49:00Z" w:initials="PA">
    <w:p w14:paraId="010039E5" w14:textId="430A97F0" w:rsidR="006C61C3" w:rsidRDefault="006C61C3">
      <w:pPr>
        <w:pStyle w:val="CommentText"/>
      </w:pPr>
      <w:r>
        <w:rPr>
          <w:rStyle w:val="CommentReference"/>
        </w:rPr>
        <w:annotationRef/>
      </w:r>
      <w:r>
        <w:t>This wording s</w:t>
      </w:r>
      <w:r w:rsidR="00232FF5">
        <w:t>uggests a tempora</w:t>
      </w:r>
      <w:r w:rsidR="005932FE">
        <w:t>l pattern</w:t>
      </w:r>
      <w:r w:rsidR="00BD2434">
        <w:t xml:space="preserve">, but I think the pattern is actually </w:t>
      </w:r>
      <w:r w:rsidR="0088580F">
        <w:t xml:space="preserve">parametric.  </w:t>
      </w:r>
      <w:r w:rsidR="00C55948">
        <w:t xml:space="preserve">The spreading phenomenon is only apparent if you </w:t>
      </w:r>
      <w:r w:rsidR="001A6568">
        <w:t>iterate over the time budget parameter.</w:t>
      </w:r>
      <w:r w:rsidR="00A15BDE">
        <w:t xml:space="preserve">  I think this is an important finding (an</w:t>
      </w:r>
      <w:r w:rsidR="00957C70">
        <w:t xml:space="preserve">d </w:t>
      </w:r>
      <w:r w:rsidR="003908AE">
        <w:t xml:space="preserve">a good way to describe it), but </w:t>
      </w:r>
      <w:r w:rsidR="00B42BCC">
        <w:t>it probably requires more elaboration than we can include in the abstract.</w:t>
      </w:r>
      <w:r w:rsidR="00045A11">
        <w:br/>
      </w:r>
      <w:r w:rsidR="00045A11">
        <w:br/>
        <w:t xml:space="preserve">If you’d like to keep your wording, would you consider using “shift” instead of </w:t>
      </w:r>
      <w:r w:rsidR="009060B1">
        <w:t>“spread”</w:t>
      </w:r>
    </w:p>
  </w:comment>
  <w:comment w:id="4" w:author="Luyu Liu" w:date="2021-10-21T23:32:00Z" w:initials="LL">
    <w:p w14:paraId="21C85901" w14:textId="556507D7" w:rsidR="00C3769F" w:rsidRDefault="00C3769F">
      <w:pPr>
        <w:pStyle w:val="CommentText"/>
      </w:pPr>
      <w:r>
        <w:rPr>
          <w:rStyle w:val="CommentReference"/>
        </w:rPr>
        <w:annotationRef/>
      </w:r>
      <w:r w:rsidR="00DA2681">
        <w:t>Good suggestion but we need to keep concise.</w:t>
      </w:r>
    </w:p>
  </w:comment>
  <w:comment w:id="6" w:author="Liu, Luyu" w:date="2021-10-08T21:41:00Z" w:initials="LL">
    <w:p w14:paraId="56DFC941" w14:textId="3DED99FC" w:rsidR="006D71ED" w:rsidRDefault="006D71ED">
      <w:pPr>
        <w:pStyle w:val="CommentText"/>
      </w:pPr>
      <w:r>
        <w:rPr>
          <w:rStyle w:val="CommentReference"/>
        </w:rPr>
        <w:annotationRef/>
      </w:r>
      <w:r>
        <w:t>Max 250 words</w:t>
      </w:r>
    </w:p>
  </w:comment>
  <w:comment w:id="5" w:author="Luyu Liu" w:date="2021-10-21T23:36:00Z" w:initials="LL">
    <w:p w14:paraId="0BECEF31" w14:textId="2F7C98E2" w:rsidR="00DA2681" w:rsidRDefault="00DA2681">
      <w:pPr>
        <w:pStyle w:val="CommentText"/>
      </w:pPr>
      <w:r>
        <w:rPr>
          <w:rStyle w:val="CommentReference"/>
        </w:rPr>
        <w:annotationRef/>
      </w:r>
      <w:r>
        <w:t>Harvey – you may want to add some high-level insights later. But do not exceed 250 words.</w:t>
      </w:r>
    </w:p>
  </w:comment>
  <w:comment w:id="7" w:author="Porr, Adam" w:date="2021-10-18T15:29:00Z" w:initials="PA">
    <w:p w14:paraId="63C8E56D" w14:textId="130819E6" w:rsidR="00624D61" w:rsidRDefault="00624D61">
      <w:pPr>
        <w:pStyle w:val="CommentText"/>
      </w:pPr>
      <w:r>
        <w:rPr>
          <w:rStyle w:val="CommentReference"/>
        </w:rPr>
        <w:annotationRef/>
      </w:r>
      <w:r>
        <w:t>I think you’ve already made the point that traditional measure have unrealistic assumptions.  I suggest removing this to shorten the sentence, but feel free to retain if you think it’s important.</w:t>
      </w:r>
    </w:p>
  </w:comment>
  <w:comment w:id="8" w:author="Porr, Adam" w:date="2021-10-18T15:33:00Z" w:initials="PA">
    <w:p w14:paraId="0EF7829F" w14:textId="1C5C35D4" w:rsidR="00214AF9" w:rsidRDefault="00214AF9">
      <w:pPr>
        <w:pStyle w:val="CommentText"/>
      </w:pPr>
      <w:r>
        <w:rPr>
          <w:rStyle w:val="CommentReference"/>
        </w:rPr>
        <w:annotationRef/>
      </w:r>
      <w:r>
        <w:t xml:space="preserve">This sentence is confusing to me.  </w:t>
      </w:r>
      <w:r w:rsidR="004E5B9A">
        <w:t xml:space="preserve">It makes me think that riders will react to real time data, however </w:t>
      </w:r>
      <w:r>
        <w:t xml:space="preserve">I thought realizable accessibility implies that </w:t>
      </w:r>
      <w:r w:rsidR="006E1FD4">
        <w:t xml:space="preserve">users *do not* respond to new conditions.  </w:t>
      </w:r>
    </w:p>
  </w:comment>
  <w:comment w:id="9" w:author="Luyu Liu" w:date="2021-10-21T23:31:00Z" w:initials="LL">
    <w:p w14:paraId="01A8F928" w14:textId="4933C570" w:rsidR="00C3769F" w:rsidRDefault="00C3769F">
      <w:pPr>
        <w:pStyle w:val="CommentText"/>
      </w:pPr>
      <w:r>
        <w:rPr>
          <w:rStyle w:val="CommentReference"/>
        </w:rPr>
        <w:annotationRef/>
      </w:r>
      <w:r>
        <w:t>Good call. I updated it.</w:t>
      </w:r>
    </w:p>
  </w:comment>
  <w:comment w:id="10" w:author="Porr, Adam" w:date="2021-10-18T15:48:00Z" w:initials="PA">
    <w:p w14:paraId="097468EA" w14:textId="343A227C" w:rsidR="00160528" w:rsidRDefault="00160528">
      <w:pPr>
        <w:pStyle w:val="CommentText"/>
      </w:pPr>
      <w:r>
        <w:rPr>
          <w:rStyle w:val="CommentReference"/>
        </w:rPr>
        <w:annotationRef/>
      </w:r>
      <w:r w:rsidR="00D52C54">
        <w:t>Are you referring to different levels of spatial and temporal aggregation?  Or something else</w:t>
      </w:r>
      <w:r w:rsidR="000E6248">
        <w:t>?</w:t>
      </w:r>
    </w:p>
  </w:comment>
  <w:comment w:id="11" w:author="Miller, Harvey" w:date="2021-10-11T10:41:00Z" w:initials="MH">
    <w:p w14:paraId="310647F7" w14:textId="6D114930" w:rsidR="00101438" w:rsidRDefault="00101438">
      <w:pPr>
        <w:pStyle w:val="CommentText"/>
      </w:pPr>
      <w:r>
        <w:rPr>
          <w:rStyle w:val="CommentReference"/>
        </w:rPr>
        <w:annotationRef/>
      </w:r>
      <w:r>
        <w:t>Finish this overview paragraph</w:t>
      </w:r>
    </w:p>
  </w:comment>
  <w:comment w:id="12" w:author="Liu Luyu" w:date="2021-10-12T19:44:00Z" w:initials="LL">
    <w:p w14:paraId="0242AEE1" w14:textId="3ACAD57D" w:rsidR="00642C09" w:rsidRDefault="00642C09">
      <w:pPr>
        <w:pStyle w:val="CommentText"/>
      </w:pPr>
      <w:r>
        <w:rPr>
          <w:rStyle w:val="CommentReference"/>
        </w:rPr>
        <w:annotationRef/>
      </w:r>
      <w:r>
        <w:t>Added</w:t>
      </w:r>
    </w:p>
  </w:comment>
  <w:comment w:id="13" w:author="Porr, Adam" w:date="2021-10-18T15:58:00Z" w:initials="PA">
    <w:p w14:paraId="7A509038" w14:textId="2479E683" w:rsidR="00D45167" w:rsidRDefault="00920C82">
      <w:pPr>
        <w:pStyle w:val="CommentText"/>
      </w:pPr>
      <w:r>
        <w:rPr>
          <w:rStyle w:val="CommentReference"/>
        </w:rPr>
        <w:annotationRef/>
      </w:r>
      <w:r>
        <w:t>I lov</w:t>
      </w:r>
      <w:r w:rsidR="005E7DFB">
        <w:t xml:space="preserve">e the context that explains how each step of the evolution came to be.  I don’t recall seeing this </w:t>
      </w:r>
      <w:r w:rsidR="00D45167">
        <w:t>context in many other papers (or at least not stated so clearly)</w:t>
      </w:r>
    </w:p>
  </w:comment>
  <w:comment w:id="14" w:author="Miller, Harvey" w:date="2021-09-13T16:23:00Z" w:initials="MH">
    <w:p w14:paraId="6EBD8925" w14:textId="5AA4A04B" w:rsidR="00591A16" w:rsidRDefault="00591A16">
      <w:pPr>
        <w:pStyle w:val="CommentText"/>
      </w:pPr>
      <w:r>
        <w:rPr>
          <w:rStyle w:val="CommentReference"/>
        </w:rPr>
        <w:annotationRef/>
      </w:r>
      <w:r>
        <w:t>Why?</w:t>
      </w:r>
    </w:p>
  </w:comment>
  <w:comment w:id="15"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16" w:author="Miller, Harvey" w:date="2021-09-13T16:23:00Z" w:initials="MH">
    <w:p w14:paraId="7F82AB3E" w14:textId="77777777" w:rsidR="00C431E6" w:rsidRDefault="00C431E6" w:rsidP="00C431E6">
      <w:pPr>
        <w:pStyle w:val="CommentText"/>
      </w:pPr>
      <w:r>
        <w:rPr>
          <w:rStyle w:val="CommentReference"/>
        </w:rPr>
        <w:annotationRef/>
      </w:r>
      <w:r>
        <w:t>What do these mean?</w:t>
      </w:r>
    </w:p>
  </w:comment>
  <w:comment w:id="17" w:author="Liu, Luyu" w:date="2021-10-08T14:42:00Z" w:initials="LL">
    <w:p w14:paraId="33C031A0" w14:textId="16CB6F73" w:rsidR="003175D3" w:rsidRDefault="003175D3">
      <w:pPr>
        <w:pStyle w:val="CommentText"/>
      </w:pPr>
      <w:r>
        <w:rPr>
          <w:rStyle w:val="CommentReference"/>
        </w:rPr>
        <w:annotationRef/>
      </w:r>
      <w:r>
        <w:t>Updated</w:t>
      </w:r>
    </w:p>
  </w:comment>
  <w:comment w:id="18" w:author="Porr, Adam" w:date="2021-10-19T20:48:00Z" w:initials="PA">
    <w:p w14:paraId="265CAAF9" w14:textId="1A390120" w:rsidR="00823A1D" w:rsidRDefault="00823A1D">
      <w:pPr>
        <w:pStyle w:val="CommentText"/>
      </w:pPr>
      <w:r>
        <w:rPr>
          <w:rStyle w:val="CommentReference"/>
        </w:rPr>
        <w:annotationRef/>
      </w:r>
      <w:r>
        <w:t>Should this say “</w:t>
      </w:r>
      <w:r w:rsidR="004E1AD2">
        <w:t xml:space="preserve">more detailed and </w:t>
      </w:r>
      <w:r>
        <w:t xml:space="preserve">specific </w:t>
      </w:r>
      <w:r w:rsidR="004E1AD2">
        <w:t>models”?</w:t>
      </w:r>
    </w:p>
  </w:comment>
  <w:comment w:id="19" w:author="Miller, Harvey" w:date="2021-10-11T10:49:00Z" w:initials="MH">
    <w:p w14:paraId="2F281A62" w14:textId="497DF5E1" w:rsidR="00965D29" w:rsidRDefault="00965D29">
      <w:pPr>
        <w:pStyle w:val="CommentText"/>
      </w:pPr>
      <w:r>
        <w:rPr>
          <w:rStyle w:val="CommentReference"/>
        </w:rPr>
        <w:annotationRef/>
      </w:r>
      <w:r>
        <w:t>Check Mike Batty’s work on Oyster card data in London, and cite</w:t>
      </w:r>
    </w:p>
  </w:comment>
  <w:comment w:id="20" w:author="Miller, Harvey" w:date="2021-10-11T10:51:00Z" w:initials="MH">
    <w:p w14:paraId="6053BC73" w14:textId="6AC3990D" w:rsidR="004A0970" w:rsidRDefault="004A0970">
      <w:pPr>
        <w:pStyle w:val="CommentText"/>
      </w:pPr>
      <w:r>
        <w:rPr>
          <w:rStyle w:val="CommentReference"/>
        </w:rPr>
        <w:annotationRef/>
      </w:r>
      <w:r>
        <w:t>How often does “early” happen? In COTA you could get in trouble for that.</w:t>
      </w:r>
    </w:p>
  </w:comment>
  <w:comment w:id="21" w:author="Liu Luyu" w:date="2021-10-12T19:57:00Z" w:initials="LL">
    <w:p w14:paraId="64B74A83" w14:textId="43BE3053" w:rsidR="00D40B43" w:rsidRDefault="00D40B43">
      <w:pPr>
        <w:pStyle w:val="CommentText"/>
      </w:pPr>
      <w:r>
        <w:rPr>
          <w:rStyle w:val="CommentReference"/>
        </w:rPr>
        <w:annotationRef/>
      </w:r>
      <w:r>
        <w:t xml:space="preserve">About 5%, we tested in the RTI paper. </w:t>
      </w:r>
    </w:p>
  </w:comment>
  <w:comment w:id="22" w:author="Miller, Harvey" w:date="2021-09-14T14:53:00Z" w:initials="MH">
    <w:p w14:paraId="525756BA" w14:textId="0BB2A147" w:rsidR="00265250" w:rsidRDefault="00265250">
      <w:pPr>
        <w:pStyle w:val="CommentText"/>
      </w:pPr>
      <w:r>
        <w:rPr>
          <w:rStyle w:val="CommentReference"/>
        </w:rPr>
        <w:annotationRef/>
      </w:r>
      <w:r>
        <w:t>W</w:t>
      </w:r>
      <w:r w:rsidR="00AB6A54">
        <w:t>e</w:t>
      </w:r>
      <w:r>
        <w:t xml:space="preserve"> do this?</w:t>
      </w:r>
      <w:r w:rsidR="00E74CE5">
        <w:t xml:space="preserve"> </w:t>
      </w:r>
      <w:r w:rsidR="00AB6A54">
        <w:t>I don’t think so.</w:t>
      </w:r>
    </w:p>
  </w:comment>
  <w:comment w:id="23" w:author="Porr, Adam" w:date="2021-10-19T21:35:00Z" w:initials="PA">
    <w:p w14:paraId="23EF7984" w14:textId="1AF1A47A" w:rsidR="00EB65DA" w:rsidRDefault="00EB65DA">
      <w:pPr>
        <w:pStyle w:val="CommentText"/>
      </w:pPr>
      <w:r>
        <w:rPr>
          <w:rStyle w:val="CommentReference"/>
        </w:rPr>
        <w:annotationRef/>
      </w:r>
      <w:r>
        <w:t xml:space="preserve">This is a bit confusing to me, too.  </w:t>
      </w:r>
      <w:r w:rsidR="00627F35">
        <w:t>Isn’t the PPA the set of stops for which the shortest travel time is &lt;= time budget?</w:t>
      </w:r>
    </w:p>
  </w:comment>
  <w:comment w:id="24" w:author="Miller, Harvey" w:date="2021-09-14T14:37:00Z" w:initials="MH">
    <w:p w14:paraId="551BCD5E" w14:textId="3B10216B" w:rsidR="00ED5973" w:rsidRDefault="00ED5973">
      <w:pPr>
        <w:pStyle w:val="CommentText"/>
      </w:pPr>
      <w:r>
        <w:rPr>
          <w:rStyle w:val="CommentReference"/>
        </w:rPr>
        <w:annotationRef/>
      </w:r>
      <w:r>
        <w:t>More accurate? Is this the right term?</w:t>
      </w:r>
    </w:p>
  </w:comment>
  <w:comment w:id="25"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26" w:author="Porr, Adam" w:date="2021-10-19T21:47:00Z" w:initials="PA">
    <w:p w14:paraId="48919738" w14:textId="4E33D016" w:rsidR="008B05B9" w:rsidRDefault="008B05B9">
      <w:pPr>
        <w:pStyle w:val="CommentText"/>
      </w:pPr>
      <w:r>
        <w:rPr>
          <w:rStyle w:val="CommentReference"/>
        </w:rPr>
        <w:annotationRef/>
      </w:r>
      <w:r>
        <w:t>Will the reader know what this means?</w:t>
      </w:r>
    </w:p>
  </w:comment>
  <w:comment w:id="27" w:author="Luyu Liu" w:date="2021-10-21T16:33:00Z" w:initials="LL">
    <w:p w14:paraId="71640FA8" w14:textId="27BB3920" w:rsidR="00176278" w:rsidRDefault="00176278">
      <w:pPr>
        <w:pStyle w:val="CommentText"/>
      </w:pPr>
      <w:r>
        <w:rPr>
          <w:rStyle w:val="CommentReference"/>
        </w:rPr>
        <w:annotationRef/>
      </w:r>
      <w:r w:rsidR="00DA2681">
        <w:t xml:space="preserve">I prefer to keep it this waay since I do not want to go deep into this domain. </w:t>
      </w:r>
      <w:r w:rsidR="00DA7307">
        <w:t>And we cite a paper (and it should be keyword that can be easily searched online?).</w:t>
      </w:r>
      <w:r w:rsidR="00DA2681">
        <w:t xml:space="preserve"> </w:t>
      </w:r>
    </w:p>
  </w:comment>
  <w:comment w:id="29" w:author="Porr, Adam" w:date="2021-10-20T11:25:00Z" w:initials="PA">
    <w:p w14:paraId="29C7D039" w14:textId="642ABF6B" w:rsidR="0015182D" w:rsidRDefault="0015182D">
      <w:pPr>
        <w:pStyle w:val="CommentText"/>
      </w:pPr>
      <w:r>
        <w:rPr>
          <w:rStyle w:val="CommentReference"/>
        </w:rPr>
        <w:annotationRef/>
      </w:r>
      <w:r w:rsidR="002A5516">
        <w:t>Strictly speaking, I think we are</w:t>
      </w:r>
      <w:r w:rsidR="00097269">
        <w:t xml:space="preserve"> mostly</w:t>
      </w:r>
      <w:r w:rsidR="002A5516">
        <w:t xml:space="preserve"> talking about </w:t>
      </w:r>
      <w:r w:rsidR="00AB52E2">
        <w:t>slices of STPs (</w:t>
      </w:r>
      <w:r w:rsidR="002A5516">
        <w:t>PPAs</w:t>
      </w:r>
      <w:r w:rsidR="00AB52E2">
        <w:t xml:space="preserve">?) </w:t>
      </w:r>
      <w:r w:rsidR="00BB6C3E">
        <w:t xml:space="preserve">in this section.  That is, </w:t>
      </w:r>
      <w:r w:rsidR="002916DC">
        <w:t xml:space="preserve">a </w:t>
      </w:r>
      <w:r w:rsidR="00BB6C3E">
        <w:t xml:space="preserve">2D geometry that represents the </w:t>
      </w:r>
      <w:r w:rsidR="002916DC">
        <w:t xml:space="preserve">spatial extent of the STP at a given point in time.  Is </w:t>
      </w:r>
      <w:r w:rsidR="00B742D7">
        <w:t xml:space="preserve">it important to make this distinction or will the reader </w:t>
      </w:r>
      <w:r w:rsidR="00B9320B">
        <w:t>understand our meaning?</w:t>
      </w:r>
      <w:r w:rsidR="00B742D7">
        <w:t xml:space="preserve">  Possible solution: </w:t>
      </w:r>
      <w:r w:rsidR="002F5F17">
        <w:t>change most references of “STP” in this section to “PPA” (if I am using the nomenclature correctly)</w:t>
      </w:r>
      <w:r w:rsidR="00B9320B">
        <w:t xml:space="preserve">.  Another possible solution: Add a </w:t>
      </w:r>
      <w:r w:rsidR="00F954D3">
        <w:t xml:space="preserve">single sentence clarifying that </w:t>
      </w:r>
      <w:r w:rsidR="00097269">
        <w:t>“</w:t>
      </w:r>
      <w:r w:rsidR="00F954D3">
        <w:t>STP</w:t>
      </w:r>
      <w:r w:rsidR="00097269">
        <w:t>”</w:t>
      </w:r>
      <w:r w:rsidR="00F954D3">
        <w:t xml:space="preserve"> implicitly refers to a slice </w:t>
      </w:r>
      <w:r w:rsidR="00097269">
        <w:t>of an STP at a given time.</w:t>
      </w:r>
    </w:p>
  </w:comment>
  <w:comment w:id="30" w:author="Porr, Adam" w:date="2021-10-19T22:03:00Z" w:initials="PA">
    <w:p w14:paraId="35626B4B" w14:textId="77777777" w:rsidR="001A4F9E" w:rsidRDefault="001A4F9E" w:rsidP="001A4F9E">
      <w:pPr>
        <w:pStyle w:val="CommentText"/>
      </w:pPr>
      <w:r>
        <w:rPr>
          <w:rStyle w:val="CommentReference"/>
        </w:rPr>
        <w:annotationRef/>
      </w:r>
      <w:r>
        <w:t>is it necessary to have both the vertical bar and “for all” in the equation, or could one be omitted?</w:t>
      </w:r>
    </w:p>
    <w:p w14:paraId="0704AF26" w14:textId="1BBAF231" w:rsidR="001A4F9E" w:rsidRDefault="001A4F9E">
      <w:pPr>
        <w:pStyle w:val="CommentText"/>
      </w:pPr>
    </w:p>
  </w:comment>
  <w:comment w:id="34" w:author="Porr, Adam" w:date="2021-10-19T22:06:00Z" w:initials="PA">
    <w:p w14:paraId="7E5FD316" w14:textId="77777777" w:rsidR="00796167" w:rsidRDefault="00796167">
      <w:pPr>
        <w:pStyle w:val="CommentText"/>
      </w:pPr>
      <w:r>
        <w:rPr>
          <w:rStyle w:val="CommentReference"/>
        </w:rPr>
        <w:annotationRef/>
      </w:r>
      <w:r w:rsidR="00C77B77">
        <w:t>A few thoughts on this:</w:t>
      </w:r>
    </w:p>
    <w:p w14:paraId="3DC1A5EB" w14:textId="77777777" w:rsidR="00C77B77" w:rsidRDefault="00C77B77" w:rsidP="00C77B77">
      <w:pPr>
        <w:pStyle w:val="CommentText"/>
        <w:numPr>
          <w:ilvl w:val="0"/>
          <w:numId w:val="6"/>
        </w:numPr>
      </w:pPr>
      <w:r>
        <w:t xml:space="preserve">  Can we avoid the double-negative?  Perhaps say schedule is a biased representation?</w:t>
      </w:r>
    </w:p>
    <w:p w14:paraId="6EBD50E0" w14:textId="1FF0BF52" w:rsidR="004656B5" w:rsidRDefault="004656B5" w:rsidP="00C77B77">
      <w:pPr>
        <w:pStyle w:val="CommentText"/>
        <w:numPr>
          <w:ilvl w:val="0"/>
          <w:numId w:val="6"/>
        </w:numPr>
      </w:pPr>
      <w:r>
        <w:t xml:space="preserve"> Do we need to prove that the schedule is biased or cite prior work?</w:t>
      </w:r>
    </w:p>
  </w:comment>
  <w:comment w:id="35" w:author="Porr, Adam" w:date="2021-10-19T22:14:00Z" w:initials="PA">
    <w:p w14:paraId="3773A9A0" w14:textId="6B13078B" w:rsidR="00B44774" w:rsidRDefault="00B44774">
      <w:pPr>
        <w:pStyle w:val="CommentText"/>
      </w:pPr>
      <w:r>
        <w:rPr>
          <w:rStyle w:val="CommentReference"/>
        </w:rPr>
        <w:annotationRef/>
      </w:r>
      <w:r w:rsidR="00E041FE">
        <w:t xml:space="preserve">Aside: But given enough historic data, planning </w:t>
      </w:r>
      <w:r w:rsidR="0004677D">
        <w:t xml:space="preserve">tools </w:t>
      </w:r>
      <w:r w:rsidR="00E041FE">
        <w:t xml:space="preserve">potentially could “predict” the future and advise </w:t>
      </w:r>
      <w:r w:rsidR="00273CC3">
        <w:t xml:space="preserve">riders to take routes that </w:t>
      </w:r>
      <w:r w:rsidR="00D152A4">
        <w:t>anticipate</w:t>
      </w:r>
      <w:r w:rsidR="00273CC3">
        <w:t xml:space="preserve"> expected delays</w:t>
      </w:r>
      <w:r w:rsidR="001B0B49">
        <w:t>.  Perhaps a topic for a future paper.  My apologies if this has been suggested already</w:t>
      </w:r>
      <w:r w:rsidR="00D152A4">
        <w:t>.</w:t>
      </w:r>
    </w:p>
  </w:comment>
  <w:comment w:id="36" w:author="Luyu Liu" w:date="2021-10-21T16:43:00Z" w:initials="LL">
    <w:p w14:paraId="218BCC26" w14:textId="498C77D6" w:rsidR="00454B3D" w:rsidRDefault="00454B3D">
      <w:pPr>
        <w:pStyle w:val="CommentText"/>
      </w:pPr>
      <w:r>
        <w:rPr>
          <w:rStyle w:val="CommentReference"/>
        </w:rPr>
        <w:annotationRef/>
      </w:r>
      <w:r>
        <w:t>You are right. We mentioned later in the future directions about this.</w:t>
      </w:r>
    </w:p>
  </w:comment>
  <w:comment w:id="38" w:author="Miller, Harvey" w:date="2021-09-14T15:11:00Z" w:initials="MH">
    <w:p w14:paraId="6314FACE" w14:textId="57327D1A" w:rsidR="00D92DB6" w:rsidRDefault="00D92DB6">
      <w:pPr>
        <w:pStyle w:val="CommentText"/>
      </w:pPr>
      <w:r>
        <w:rPr>
          <w:rStyle w:val="CommentReference"/>
        </w:rPr>
        <w:annotationRef/>
      </w:r>
      <w:r>
        <w:t>This needs to be restated</w:t>
      </w:r>
    </w:p>
  </w:comment>
  <w:comment w:id="39" w:author="Liu Luyu" w:date="2021-09-29T21:45:00Z" w:initials="LL">
    <w:p w14:paraId="56F40729" w14:textId="29D33F0C" w:rsidR="0091395C" w:rsidRDefault="0091395C">
      <w:pPr>
        <w:pStyle w:val="CommentText"/>
      </w:pPr>
      <w:r>
        <w:rPr>
          <w:rStyle w:val="CommentReference"/>
        </w:rPr>
        <w:annotationRef/>
      </w:r>
      <w:r>
        <w:t>Updated</w:t>
      </w:r>
    </w:p>
  </w:comment>
  <w:comment w:id="41" w:author="Miller, Harvey" w:date="2021-09-14T15:16:00Z" w:initials="MH">
    <w:p w14:paraId="4DAA410B" w14:textId="77777777" w:rsidR="00CC34E8" w:rsidRDefault="00CC34E8" w:rsidP="00CC34E8">
      <w:pPr>
        <w:pStyle w:val="CommentText"/>
      </w:pPr>
      <w:r>
        <w:rPr>
          <w:rStyle w:val="CommentReference"/>
        </w:rPr>
        <w:annotationRef/>
      </w:r>
      <w:r>
        <w:t>A graphic to illustrate?</w:t>
      </w:r>
    </w:p>
  </w:comment>
  <w:comment w:id="42" w:author="Liu Luyu" w:date="2021-09-29T21: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43" w:author="Porr, Adam" w:date="2021-10-20T10:55:00Z" w:initials="PA">
    <w:p w14:paraId="717C8EA8" w14:textId="44D31623" w:rsidR="00546157" w:rsidRDefault="00546157">
      <w:pPr>
        <w:pStyle w:val="CommentText"/>
      </w:pPr>
      <w:r>
        <w:rPr>
          <w:rStyle w:val="CommentReference"/>
        </w:rPr>
        <w:annotationRef/>
      </w:r>
      <w:r>
        <w:t xml:space="preserve">The meaning of this isn’t clear to me.  What event are you referring to?  What </w:t>
      </w:r>
      <w:r w:rsidR="00023E25">
        <w:t>additional information is available to the user?</w:t>
      </w:r>
    </w:p>
  </w:comment>
  <w:comment w:id="44" w:author="Luyu Liu" w:date="2021-10-21T16:45:00Z" w:initials="LL">
    <w:p w14:paraId="5C332525" w14:textId="3C8C97E9" w:rsidR="00401F95" w:rsidRDefault="00401F95">
      <w:pPr>
        <w:pStyle w:val="CommentText"/>
      </w:pPr>
      <w:r>
        <w:rPr>
          <w:rStyle w:val="CommentReference"/>
        </w:rPr>
        <w:annotationRef/>
      </w:r>
      <w:r>
        <w:t>Good point</w:t>
      </w:r>
    </w:p>
  </w:comment>
  <w:comment w:id="45" w:author="Miller, Harvey" w:date="2021-09-14T15:18:00Z" w:initials="MH">
    <w:p w14:paraId="37878C62" w14:textId="0000C8E0" w:rsidR="00166A0A" w:rsidRDefault="00166A0A">
      <w:pPr>
        <w:pStyle w:val="CommentText"/>
      </w:pPr>
      <w:r>
        <w:rPr>
          <w:rStyle w:val="CommentReference"/>
        </w:rPr>
        <w:annotationRef/>
      </w:r>
      <w:r>
        <w:t>I don’t understand</w:t>
      </w:r>
    </w:p>
  </w:comment>
  <w:comment w:id="46" w:author="Porr, Adam" w:date="2021-10-20T11:01:00Z" w:initials="PA">
    <w:p w14:paraId="3AAB713C" w14:textId="4F6AAC6C" w:rsidR="0075070A" w:rsidRDefault="0075070A">
      <w:pPr>
        <w:pStyle w:val="CommentText"/>
      </w:pPr>
      <w:r>
        <w:rPr>
          <w:rStyle w:val="CommentReference"/>
        </w:rPr>
        <w:annotationRef/>
      </w:r>
      <w:r w:rsidR="001E4B41">
        <w:t xml:space="preserve">Figure 1 does a great job illustrating the possibility of an alternate route, but it doesn’t </w:t>
      </w:r>
      <w:r w:rsidR="00FD5DFC">
        <w:t xml:space="preserve">prove that the alternate route is faster than the scheduled route.  Maybe you could add annotations showing the </w:t>
      </w:r>
      <w:r w:rsidR="008473C7">
        <w:t xml:space="preserve">actual </w:t>
      </w:r>
      <w:r w:rsidR="00140B43">
        <w:t>arrival time of each route at the destination stop</w:t>
      </w:r>
      <w:r w:rsidR="008473C7">
        <w:t xml:space="preserve"> (plus the scheduled arrival time)</w:t>
      </w:r>
      <w:r w:rsidR="00140B43">
        <w:t>?</w:t>
      </w:r>
      <w:r w:rsidR="00236EB9">
        <w:t xml:space="preserve">  Directional arrows might be helpful too.  I can add the annotations if you can tell  me the arrival times.</w:t>
      </w:r>
    </w:p>
  </w:comment>
  <w:comment w:id="47" w:author="Luyu Liu" w:date="2021-10-22T00:18:00Z" w:initials="LL">
    <w:p w14:paraId="5A981AD8" w14:textId="6B059FF2" w:rsidR="00160410" w:rsidRDefault="00160410">
      <w:pPr>
        <w:pStyle w:val="CommentText"/>
      </w:pPr>
      <w:r>
        <w:rPr>
          <w:rStyle w:val="CommentReference"/>
        </w:rPr>
        <w:annotationRef/>
      </w:r>
      <w:r>
        <w:t>Updated</w:t>
      </w:r>
    </w:p>
  </w:comment>
  <w:comment w:id="50" w:author="Porr, Adam" w:date="2021-10-20T11:14:00Z" w:initials="PA">
    <w:p w14:paraId="1257F41E" w14:textId="0435D46F" w:rsidR="004912A4" w:rsidRDefault="004912A4">
      <w:pPr>
        <w:pStyle w:val="CommentText"/>
      </w:pPr>
      <w:r>
        <w:rPr>
          <w:rStyle w:val="CommentReference"/>
        </w:rPr>
        <w:annotationRef/>
      </w:r>
      <w:r>
        <w:t>Consider eliminating this since</w:t>
      </w:r>
      <w:r w:rsidR="00000D1D">
        <w:t xml:space="preserve"> the</w:t>
      </w:r>
      <w:r>
        <w:t xml:space="preserve"> retrospective </w:t>
      </w:r>
      <w:r w:rsidR="00000D1D">
        <w:t>condition cannot be experienced</w:t>
      </w:r>
    </w:p>
  </w:comment>
  <w:comment w:id="48" w:author="Miller, Harvey" w:date="2021-09-14T15:30:00Z" w:initials="MH">
    <w:p w14:paraId="7889C938" w14:textId="77777777" w:rsidR="00B52953" w:rsidRDefault="00B52953" w:rsidP="00B52953">
      <w:pPr>
        <w:pStyle w:val="CommentText"/>
      </w:pPr>
      <w:r>
        <w:rPr>
          <w:rStyle w:val="CommentReference"/>
        </w:rPr>
        <w:annotationRef/>
      </w:r>
      <w:r>
        <w:t xml:space="preserve">Why is the realistic STP the lower bound on experienced accessibility? Couldn’t I use real-time information to do better?  </w:t>
      </w:r>
    </w:p>
  </w:comment>
  <w:comment w:id="49" w:author="Liu, Luyu" w:date="2021-09-24T21:26:00Z" w:initials="LL">
    <w:p w14:paraId="58F96C18" w14:textId="77777777" w:rsidR="00B52953" w:rsidRDefault="00B52953" w:rsidP="00B52953">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51" w:author="Porr, Adam" w:date="2021-10-20T11:19:00Z" w:initials="PA">
    <w:p w14:paraId="3AE8DF55" w14:textId="6CA15AAA" w:rsidR="007F67CC" w:rsidRDefault="007F67CC">
      <w:pPr>
        <w:pStyle w:val="CommentText"/>
      </w:pPr>
      <w:r>
        <w:rPr>
          <w:rStyle w:val="CommentReference"/>
        </w:rPr>
        <w:annotationRef/>
      </w:r>
      <w:r w:rsidR="004551E6">
        <w:t>Is this statement necessary?  It seems like you are anticipating a critique, but</w:t>
      </w:r>
      <w:r w:rsidR="0083479C">
        <w:t xml:space="preserve"> </w:t>
      </w:r>
      <w:r w:rsidR="00A63656">
        <w:t xml:space="preserve">the </w:t>
      </w:r>
      <w:r w:rsidR="008C04FC">
        <w:t xml:space="preserve">reason for such a critique </w:t>
      </w:r>
      <w:r w:rsidR="00A63656">
        <w:t xml:space="preserve">isn’t clear to me.  Consider eliminating this or describing more explicitly why realizable STP </w:t>
      </w:r>
      <w:r w:rsidR="00080432">
        <w:t>is not universally authoritative.  Also consider clarifying what you mean by “relaxed benchmark”.</w:t>
      </w:r>
    </w:p>
  </w:comment>
  <w:comment w:id="52" w:author="Luyu Liu" w:date="2021-10-21T21:51:00Z" w:initials="LL">
    <w:p w14:paraId="18784A82" w14:textId="77777777" w:rsidR="00B24877" w:rsidRDefault="00B24877">
      <w:pPr>
        <w:pStyle w:val="CommentText"/>
      </w:pPr>
      <w:r>
        <w:rPr>
          <w:rStyle w:val="CommentReference"/>
        </w:rPr>
        <w:annotationRef/>
      </w:r>
      <w:r>
        <w:t>I am referring to Wessel and Farber but I don’t want to call them out as I do later. But I am okay with this as an introduction for later section.</w:t>
      </w:r>
    </w:p>
    <w:p w14:paraId="62259581" w14:textId="77777777" w:rsidR="00B24877" w:rsidRDefault="00B24877">
      <w:pPr>
        <w:pStyle w:val="CommentText"/>
      </w:pPr>
    </w:p>
    <w:p w14:paraId="3E8A72DC" w14:textId="6187B8DE" w:rsidR="00B24877" w:rsidRDefault="00B24877">
      <w:pPr>
        <w:pStyle w:val="CommentText"/>
      </w:pPr>
      <w:r>
        <w:t>Relaxed benchmark refers to the lower bound mentioned earlier. It may be redundant to mention it again since they are quite near.</w:t>
      </w:r>
    </w:p>
  </w:comment>
  <w:comment w:id="54" w:author="Porr, Adam" w:date="2021-10-20T11:33:00Z" w:initials="PA">
    <w:p w14:paraId="56FE4BA1" w14:textId="1FFFC348" w:rsidR="007321B0" w:rsidRDefault="007321B0">
      <w:pPr>
        <w:pStyle w:val="CommentText"/>
      </w:pPr>
      <w:r>
        <w:rPr>
          <w:rStyle w:val="CommentReference"/>
        </w:rPr>
        <w:annotationRef/>
      </w:r>
      <w:r>
        <w:t>Should I re</w:t>
      </w:r>
      <w:r w:rsidR="00711016">
        <w:t>-generate this figure and replace “accessibility” with “STP” (or perhaps “PPA”)?</w:t>
      </w:r>
    </w:p>
  </w:comment>
  <w:comment w:id="55" w:author="Luyu Liu" w:date="2021-10-21T21:50:00Z" w:initials="LL">
    <w:p w14:paraId="2CA3F5E5" w14:textId="18CF3DB9" w:rsidR="00494B03" w:rsidRDefault="00494B03">
      <w:pPr>
        <w:pStyle w:val="CommentText"/>
      </w:pPr>
      <w:r>
        <w:rPr>
          <w:rStyle w:val="CommentReference"/>
        </w:rPr>
        <w:annotationRef/>
      </w:r>
      <w:r w:rsidR="00B24877">
        <w:t>Updated</w:t>
      </w:r>
    </w:p>
  </w:comment>
  <w:comment w:id="56" w:author="Porr, Adam" w:date="2021-10-20T11:41:00Z" w:initials="PA">
    <w:p w14:paraId="5DB90A00" w14:textId="05B98CC7" w:rsidR="00B40D9C" w:rsidRDefault="00B40D9C">
      <w:pPr>
        <w:pStyle w:val="CommentText"/>
      </w:pPr>
      <w:r>
        <w:rPr>
          <w:rStyle w:val="CommentReference"/>
        </w:rPr>
        <w:annotationRef/>
      </w:r>
      <w:r>
        <w:t>Are both of these symbols necessary? See comment above.</w:t>
      </w:r>
    </w:p>
  </w:comment>
  <w:comment w:id="57" w:author="Luyu Liu" w:date="2021-10-21T21:56:00Z" w:initials="LL">
    <w:p w14:paraId="38702053" w14:textId="4094E3C6" w:rsidR="002F1441" w:rsidRDefault="002F1441">
      <w:pPr>
        <w:pStyle w:val="CommentText"/>
      </w:pPr>
      <w:r>
        <w:rPr>
          <w:rStyle w:val="CommentReference"/>
        </w:rPr>
        <w:annotationRef/>
      </w:r>
    </w:p>
  </w:comment>
  <w:comment w:id="59" w:author="Porr, Adam" w:date="2021-10-20T11:47:00Z" w:initials="PA">
    <w:p w14:paraId="4052E7AB" w14:textId="0A4B2ED4" w:rsidR="00160909" w:rsidRDefault="00160909">
      <w:pPr>
        <w:pStyle w:val="CommentText"/>
      </w:pPr>
      <w:r>
        <w:rPr>
          <w:rStyle w:val="CommentReference"/>
        </w:rPr>
        <w:annotationRef/>
      </w:r>
      <w:r>
        <w:t>I love th</w:t>
      </w:r>
      <w:r w:rsidR="0045336A">
        <w:t xml:space="preserve">is.  </w:t>
      </w:r>
      <w:r w:rsidR="00B77187">
        <w:t>What a great way to summarize the relationship</w:t>
      </w:r>
      <w:r w:rsidR="00591BFF">
        <w:t xml:space="preserve"> between schedule and realizable while hinting at the </w:t>
      </w:r>
      <w:r w:rsidR="00710AFD">
        <w:t xml:space="preserve">potential </w:t>
      </w:r>
      <w:r w:rsidR="00591BFF">
        <w:t>policy and eq</w:t>
      </w:r>
      <w:r w:rsidR="00710AFD">
        <w:t>uity implications.</w:t>
      </w:r>
    </w:p>
  </w:comment>
  <w:comment w:id="60" w:author="Porr, Adam" w:date="2021-10-20T12:02:00Z" w:initials="PA">
    <w:p w14:paraId="345C6514" w14:textId="75C9C236" w:rsidR="00F65D62" w:rsidRDefault="00F65D62">
      <w:pPr>
        <w:pStyle w:val="CommentText"/>
      </w:pPr>
      <w:r>
        <w:rPr>
          <w:rStyle w:val="CommentReference"/>
        </w:rPr>
        <w:annotationRef/>
      </w:r>
      <w:r>
        <w:t>Should we document assumptions about walking</w:t>
      </w:r>
      <w:r w:rsidR="00041C01">
        <w:t xml:space="preserve"> </w:t>
      </w:r>
      <w:r>
        <w:t xml:space="preserve">(Euclidean travel, </w:t>
      </w:r>
      <w:r w:rsidR="00041C01">
        <w:t xml:space="preserve">walking speed, etc.) or at least mention that </w:t>
      </w:r>
      <w:r w:rsidR="002659B0">
        <w:t>the STP includes walking?</w:t>
      </w:r>
    </w:p>
  </w:comment>
  <w:comment w:id="61" w:author="Luyu Liu" w:date="2021-10-21T22:05:00Z" w:initials="LL">
    <w:p w14:paraId="451785CC" w14:textId="6D8CAB8F" w:rsidR="006D7048" w:rsidRDefault="006D7048">
      <w:pPr>
        <w:pStyle w:val="CommentText"/>
      </w:pPr>
      <w:r>
        <w:rPr>
          <w:rStyle w:val="CommentReference"/>
        </w:rPr>
        <w:annotationRef/>
      </w:r>
      <w:r w:rsidR="00160410">
        <w:t xml:space="preserve">I was struggling where to state this but I thought maybe this is trivial.  </w:t>
      </w:r>
    </w:p>
  </w:comment>
  <w:comment w:id="65" w:author="Porr, Adam" w:date="2021-10-20T14:15:00Z" w:initials="PA">
    <w:p w14:paraId="558AFFE1" w14:textId="7A585A8F" w:rsidR="00B05CD0" w:rsidRDefault="00B05CD0">
      <w:pPr>
        <w:pStyle w:val="CommentText"/>
      </w:pPr>
      <w:r>
        <w:rPr>
          <w:rStyle w:val="CommentReference"/>
        </w:rPr>
        <w:annotationRef/>
      </w:r>
      <w:r>
        <w:t xml:space="preserve">Should we include a citation for this since we don’t </w:t>
      </w:r>
      <w:r w:rsidR="00333832">
        <w:t>provide evidence for it in this paper?</w:t>
      </w:r>
    </w:p>
  </w:comment>
  <w:comment w:id="66" w:author="Luyu Liu" w:date="2021-10-22T00:20:00Z" w:initials="LL">
    <w:p w14:paraId="3E80EAC3" w14:textId="0F6863F3" w:rsidR="00160410" w:rsidRDefault="00160410">
      <w:pPr>
        <w:pStyle w:val="CommentText"/>
      </w:pPr>
      <w:r>
        <w:rPr>
          <w:rStyle w:val="CommentReference"/>
        </w:rPr>
        <w:annotationRef/>
      </w:r>
      <w:r>
        <w:t>Added.</w:t>
      </w:r>
    </w:p>
  </w:comment>
  <w:comment w:id="67" w:author="Porr, Adam" w:date="2021-10-20T14:17:00Z" w:initials="PA">
    <w:p w14:paraId="167DAC38" w14:textId="71AE7D21" w:rsidR="00DC0B3F" w:rsidRDefault="00DC0B3F">
      <w:pPr>
        <w:pStyle w:val="CommentText"/>
      </w:pPr>
      <w:r>
        <w:rPr>
          <w:rStyle w:val="CommentReference"/>
        </w:rPr>
        <w:annotationRef/>
      </w:r>
      <w:r>
        <w:t xml:space="preserve">Does this </w:t>
      </w:r>
      <w:r w:rsidR="008538CB">
        <w:t xml:space="preserve">imply that realizable accessibility should </w:t>
      </w:r>
      <w:r w:rsidR="00B64546">
        <w:t xml:space="preserve">also experience a saturation effect as time budget </w:t>
      </w:r>
      <w:r w:rsidR="0087141D">
        <w:t>increases?  If true, wouldn’t we expect this effect to negate (at least partially) the saturation effect for schedule accessibility?</w:t>
      </w:r>
    </w:p>
  </w:comment>
  <w:comment w:id="68" w:author="Luyu Liu" w:date="2021-10-21T22:26:00Z" w:initials="LL">
    <w:p w14:paraId="569991D5" w14:textId="46C6069F" w:rsidR="00C16394" w:rsidRDefault="00C16394">
      <w:pPr>
        <w:pStyle w:val="CommentText"/>
      </w:pPr>
      <w:r>
        <w:t xml:space="preserve">Only unreliability (concerning two accessibility measures) has saturation; one accessibility measure along will not saturate. Yes, they can still reach the whole system, but that’s it, nothing very unnatural.  </w:t>
      </w:r>
      <w:r>
        <w:rPr>
          <w:rStyle w:val="CommentReference"/>
        </w:rPr>
        <w:annotationRef/>
      </w:r>
    </w:p>
  </w:comment>
  <w:comment w:id="70" w:author="Porr, Adam" w:date="2021-10-20T14:30:00Z" w:initials="PA">
    <w:p w14:paraId="6C65F83D" w14:textId="4B78DF11" w:rsidR="00991BC5" w:rsidRDefault="00991BC5">
      <w:pPr>
        <w:pStyle w:val="CommentText"/>
      </w:pPr>
      <w:r>
        <w:rPr>
          <w:rStyle w:val="CommentReference"/>
        </w:rPr>
        <w:annotationRef/>
      </w:r>
      <w:r w:rsidR="00085C00">
        <w:t>I think this is a separate factor and deserves its own bullet</w:t>
      </w:r>
    </w:p>
  </w:comment>
  <w:comment w:id="71" w:author="Luyu Liu" w:date="2021-10-21T22:33:00Z" w:initials="LL">
    <w:p w14:paraId="6351E456" w14:textId="39A2BC6C" w:rsidR="00C16394" w:rsidRDefault="00C16394">
      <w:pPr>
        <w:pStyle w:val="CommentText"/>
      </w:pPr>
      <w:r>
        <w:rPr>
          <w:rStyle w:val="CommentReference"/>
        </w:rPr>
        <w:annotationRef/>
      </w:r>
      <w:r>
        <w:t>Good call</w:t>
      </w:r>
    </w:p>
  </w:comment>
  <w:comment w:id="73" w:author="Porr, Adam" w:date="2021-10-20T14:29:00Z" w:initials="PA">
    <w:p w14:paraId="75DE25C4" w14:textId="462043F2" w:rsidR="004F350C" w:rsidRDefault="004F350C">
      <w:pPr>
        <w:pStyle w:val="CommentText"/>
      </w:pPr>
      <w:r>
        <w:rPr>
          <w:rStyle w:val="CommentReference"/>
        </w:rPr>
        <w:annotationRef/>
      </w:r>
      <w:r>
        <w:t xml:space="preserve">My intent in re-writing this bullet is to eliminate </w:t>
      </w:r>
      <w:r w:rsidR="00991BC5">
        <w:t>this phrase, which is difficult to understand without more context from the Wessel paper.</w:t>
      </w:r>
    </w:p>
  </w:comment>
  <w:comment w:id="72" w:author="Luyu Liu" w:date="2021-10-21T22:30:00Z" w:initials="LL">
    <w:p w14:paraId="0F09AC17" w14:textId="3DB1356F" w:rsidR="00C16394" w:rsidRDefault="00C16394">
      <w:pPr>
        <w:pStyle w:val="CommentText"/>
      </w:pPr>
      <w:r>
        <w:rPr>
          <w:rStyle w:val="CommentReference"/>
        </w:rPr>
        <w:annotationRef/>
      </w:r>
      <w:r>
        <w:t>Good call</w:t>
      </w:r>
    </w:p>
  </w:comment>
  <w:comment w:id="74" w:author="Porr, Adam" w:date="2021-10-20T15:38:00Z" w:initials="PA">
    <w:p w14:paraId="6B6789E8" w14:textId="0031420A" w:rsidR="009E3B5F" w:rsidRDefault="009E3B5F">
      <w:pPr>
        <w:pStyle w:val="CommentText"/>
      </w:pPr>
      <w:r>
        <w:rPr>
          <w:rStyle w:val="CommentReference"/>
        </w:rPr>
        <w:annotationRef/>
      </w:r>
      <w:r>
        <w:t>Do we need to prove this?</w:t>
      </w:r>
    </w:p>
  </w:comment>
  <w:comment w:id="75" w:author="Luyu Liu" w:date="2021-10-21T22:31:00Z" w:initials="LL">
    <w:p w14:paraId="71AEE143" w14:textId="5EC1F8FD" w:rsidR="00C16394" w:rsidRDefault="00C16394">
      <w:pPr>
        <w:pStyle w:val="CommentText"/>
      </w:pPr>
      <w:r>
        <w:rPr>
          <w:rStyle w:val="CommentReference"/>
        </w:rPr>
        <w:annotationRef/>
      </w:r>
      <w:r>
        <w:t>I think it’s self-evident. We are from Ohio after all.</w:t>
      </w:r>
    </w:p>
  </w:comment>
  <w:comment w:id="76" w:author="Porr, Adam" w:date="2021-10-20T15:45:00Z" w:initials="PA">
    <w:p w14:paraId="5B7D7A81" w14:textId="46541A8E" w:rsidR="003260DA" w:rsidRDefault="003260DA">
      <w:pPr>
        <w:pStyle w:val="CommentText"/>
      </w:pPr>
      <w:r>
        <w:rPr>
          <w:rStyle w:val="CommentReference"/>
        </w:rPr>
        <w:annotationRef/>
      </w:r>
      <w:r>
        <w:t>Did I capture your meaning correctly?</w:t>
      </w:r>
    </w:p>
  </w:comment>
  <w:comment w:id="78" w:author="Porr, Adam" w:date="2021-10-20T15:47:00Z" w:initials="PA">
    <w:p w14:paraId="2B23E31A" w14:textId="331D90B7" w:rsidR="00A53E45" w:rsidRDefault="00A53E45">
      <w:pPr>
        <w:pStyle w:val="CommentText"/>
      </w:pPr>
      <w:r>
        <w:rPr>
          <w:rStyle w:val="CommentReference"/>
        </w:rPr>
        <w:annotationRef/>
      </w:r>
      <w:r w:rsidR="00F50DA2">
        <w:t>Your wording was fine, but maybe we’ve described this enough by now that we can simplify?</w:t>
      </w:r>
    </w:p>
  </w:comment>
  <w:comment w:id="77" w:author="Miller, Harvey" w:date="2021-10-12T09:54:00Z" w:initials="MH">
    <w:p w14:paraId="6A2E5B01" w14:textId="77777777" w:rsidR="00423081" w:rsidRDefault="00423081">
      <w:pPr>
        <w:pStyle w:val="CommentText"/>
      </w:pPr>
      <w:r>
        <w:rPr>
          <w:rStyle w:val="CommentReference"/>
        </w:rPr>
        <w:annotationRef/>
      </w:r>
      <w:r>
        <w:t xml:space="preserve">I’m not finding this analysis very interesting. </w:t>
      </w:r>
      <w:r w:rsidR="00B3493B">
        <w:t>Do we need it?</w:t>
      </w:r>
    </w:p>
    <w:p w14:paraId="5C674CC6" w14:textId="77777777" w:rsidR="00B3493B" w:rsidRDefault="00B3493B">
      <w:pPr>
        <w:pStyle w:val="CommentText"/>
      </w:pPr>
    </w:p>
    <w:p w14:paraId="10E5E25C" w14:textId="6E57C0C8" w:rsidR="00B3493B" w:rsidRDefault="00B3493B">
      <w:pPr>
        <w:pStyle w:val="CommentText"/>
      </w:pPr>
      <w:r>
        <w:t xml:space="preserve">Given my comments above about whether the </w:t>
      </w:r>
      <w:r w:rsidR="00B47E19">
        <w:t>relationships between the three STPs hold</w:t>
      </w:r>
      <w:r w:rsidR="00025265">
        <w:t xml:space="preserve"> (figures 3 and 4)</w:t>
      </w:r>
      <w:r w:rsidR="00B47E19">
        <w:t xml:space="preserve">, I am wondering if we should expand the spatial patterns </w:t>
      </w:r>
      <w:r w:rsidR="00025265">
        <w:t>analysis: perhaps test</w:t>
      </w:r>
      <w:r w:rsidR="00AA43D6">
        <w:t xml:space="preserve"> STPs in each ring? </w:t>
      </w:r>
      <w:r w:rsidR="00B47E19">
        <w:t xml:space="preserve"> </w:t>
      </w:r>
    </w:p>
  </w:comment>
  <w:comment w:id="79" w:author="Porr, Adam" w:date="2021-10-20T15:54:00Z" w:initials="PA">
    <w:p w14:paraId="6B6FD1EA" w14:textId="0937CA50" w:rsidR="003A32A8" w:rsidRDefault="00A47818">
      <w:pPr>
        <w:pStyle w:val="CommentText"/>
      </w:pPr>
      <w:r>
        <w:t>By heterogeneous, do you mean that the value changes more dramatically from day to day for larger time budgets?  If so, do you think “higher-variance” is a good description?  Heterogeneous</w:t>
      </w:r>
      <w:r w:rsidR="003A32A8">
        <w:rPr>
          <w:rStyle w:val="CommentReference"/>
        </w:rPr>
        <w:annotationRef/>
      </w:r>
      <w:r>
        <w:t xml:space="preserve"> </w:t>
      </w:r>
      <w:r w:rsidR="00041844">
        <w:t>doesn’t seem quite right to me.</w:t>
      </w:r>
    </w:p>
  </w:comment>
  <w:comment w:id="80" w:author="Luyu Liu" w:date="2021-10-21T22:37:00Z" w:initials="LL">
    <w:p w14:paraId="4C167DA2" w14:textId="72966AFE" w:rsidR="003D25CF" w:rsidRDefault="003D25CF">
      <w:pPr>
        <w:pStyle w:val="CommentText"/>
      </w:pPr>
      <w:r>
        <w:rPr>
          <w:rStyle w:val="CommentReference"/>
        </w:rPr>
        <w:annotationRef/>
      </w:r>
      <w:r>
        <w:t xml:space="preserve">I agree.  </w:t>
      </w:r>
    </w:p>
  </w:comment>
  <w:comment w:id="81" w:author="Porr, Adam" w:date="2021-10-20T16:01:00Z" w:initials="PA">
    <w:p w14:paraId="0CEA7C16" w14:textId="1B0D0B44" w:rsidR="00CE1718" w:rsidRDefault="00CE1718">
      <w:pPr>
        <w:pStyle w:val="CommentText"/>
      </w:pPr>
      <w:r>
        <w:rPr>
          <w:rStyle w:val="CommentReference"/>
        </w:rPr>
        <w:annotationRef/>
      </w:r>
      <w:r w:rsidR="00896FA0">
        <w:t>I’m not following your rationale for claiming that the patterns in the daily chart also appear in Fig 6 and the hourly chart.</w:t>
      </w:r>
      <w:r w:rsidR="007C2992">
        <w:t xml:space="preserve"> I do see the correlation between time budget and unreliability.  </w:t>
      </w:r>
      <w:r w:rsidR="005B2CF3">
        <w:t xml:space="preserve">Maybe rephrase as follows?  </w:t>
      </w:r>
      <w:r w:rsidR="005B2CF3">
        <w:br/>
      </w:r>
      <w:r w:rsidR="005B2CF3">
        <w:br/>
      </w:r>
      <w:r w:rsidR="00761787">
        <w:t xml:space="preserve">The </w:t>
      </w:r>
      <w:r w:rsidR="00C66533">
        <w:t xml:space="preserve">average unreliability level </w:t>
      </w:r>
      <w:r w:rsidR="00035DEE">
        <w:t>indicates a positive correlation with time budget</w:t>
      </w:r>
      <w:r w:rsidR="008A42AC">
        <w:t xml:space="preserve"> up to 45 minutes</w:t>
      </w:r>
      <w:r w:rsidR="004D21FC">
        <w:t>, after which the unreliability falls again</w:t>
      </w:r>
      <w:r w:rsidR="001C2B46">
        <w:t xml:space="preserve">.  This is consistent with the global average trend shown previously in Figure 6, and is </w:t>
      </w:r>
      <w:r w:rsidR="00B26305">
        <w:t>also consistent with the hourly pattern shown in Figure 8.</w:t>
      </w:r>
      <w:r w:rsidR="002212B5">
        <w:t xml:space="preserve"> </w:t>
      </w:r>
    </w:p>
  </w:comment>
  <w:comment w:id="82" w:author="Luyu Liu" w:date="2021-10-21T22:39:00Z" w:initials="LL">
    <w:p w14:paraId="4EA85513" w14:textId="3210F6C7" w:rsidR="003D25CF" w:rsidRDefault="003D25CF">
      <w:pPr>
        <w:pStyle w:val="CommentText"/>
      </w:pPr>
      <w:r>
        <w:rPr>
          <w:rStyle w:val="CommentReference"/>
        </w:rPr>
        <w:annotationRef/>
      </w:r>
      <w:r>
        <w:t>I am talking about the low time budget can have lower variance, which is the sentence before it.</w:t>
      </w:r>
    </w:p>
    <w:p w14:paraId="2D33DA6B" w14:textId="58C6B504" w:rsidR="003D25CF" w:rsidRDefault="003D25CF">
      <w:pPr>
        <w:pStyle w:val="CommentText"/>
      </w:pPr>
      <w:r>
        <w:t xml:space="preserve"> Or: </w:t>
      </w:r>
    </w:p>
    <w:p w14:paraId="22A4F7CE" w14:textId="106A58C0" w:rsidR="003D25CF" w:rsidRDefault="003D25CF">
      <w:pPr>
        <w:pStyle w:val="CommentText"/>
      </w:pPr>
      <w:r>
        <w:rPr>
          <w:rFonts w:ascii="Times New Roman" w:hAnsi="Times New Roman" w:cs="Times New Roman"/>
          <w:sz w:val="24"/>
        </w:rPr>
        <w:t xml:space="preserve">We observe that lower time budget can have lower variance </w:t>
      </w:r>
      <w:r>
        <w:rPr>
          <w:rStyle w:val="CommentReference"/>
        </w:rPr>
        <w:annotationRef/>
      </w:r>
      <w:r>
        <w:rPr>
          <w:rFonts w:ascii="Times New Roman" w:hAnsi="Times New Roman" w:cs="Times New Roman"/>
          <w:sz w:val="24"/>
        </w:rPr>
        <w:t xml:space="preserve">in the spatial analysis (e.g., global average trend in </w:t>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and other temporal analyses (e.g., hourly pattern).</w:t>
      </w:r>
    </w:p>
  </w:comment>
  <w:comment w:id="83" w:author="Porr, Adam" w:date="2021-10-20T21:28:00Z" w:initials="PA">
    <w:p w14:paraId="0917402E" w14:textId="6543399C" w:rsidR="00306121" w:rsidRDefault="00306121">
      <w:pPr>
        <w:pStyle w:val="CommentText"/>
      </w:pPr>
      <w:r>
        <w:rPr>
          <w:rStyle w:val="CommentReference"/>
        </w:rPr>
        <w:annotationRef/>
      </w:r>
      <w:r>
        <w:t>I wouldn’t be surprised if the</w:t>
      </w:r>
      <w:r w:rsidR="00521D1C">
        <w:t xml:space="preserve"> schedule adjustments do result in temporarily increased unreliability, but </w:t>
      </w:r>
      <w:r w:rsidR="00B768F5">
        <w:t>is this too bold a claim to make based just on this chart?</w:t>
      </w:r>
      <w:r w:rsidR="00F03ED5">
        <w:t xml:space="preserve">  Why is the February spike so much stronger than the </w:t>
      </w:r>
      <w:r w:rsidR="009672FF">
        <w:t xml:space="preserve">September spike?  The June </w:t>
      </w:r>
      <w:r w:rsidR="00447FA8">
        <w:t>spike is small indeed, if it exists at all.  Why do some days</w:t>
      </w:r>
      <w:r w:rsidR="008044FD">
        <w:t xml:space="preserve"> in in these months show a spike while others do not?</w:t>
      </w:r>
    </w:p>
  </w:comment>
  <w:comment w:id="84" w:author="Luyu Liu" w:date="2021-10-22T00:36:00Z" w:initials="LL">
    <w:p w14:paraId="5F97A0AD" w14:textId="5B7E97F5" w:rsidR="005468AD" w:rsidRDefault="005468AD">
      <w:pPr>
        <w:pStyle w:val="CommentText"/>
      </w:pPr>
      <w:r>
        <w:rPr>
          <w:rStyle w:val="CommentReference"/>
        </w:rPr>
        <w:annotationRef/>
      </w:r>
      <w:r>
        <w:t xml:space="preserve">This is pure speculation. I also feel the same way so </w:t>
      </w:r>
      <w:r w:rsidR="009D4B9D">
        <w:t>I toned down a little bit and add an explanation.</w:t>
      </w:r>
    </w:p>
  </w:comment>
  <w:comment w:id="86" w:author="Porr, Adam" w:date="2021-10-20T21:35:00Z" w:initials="PA">
    <w:p w14:paraId="58C4BE71" w14:textId="57597DCC" w:rsidR="00F01AC6" w:rsidRDefault="00F01AC6">
      <w:pPr>
        <w:pStyle w:val="CommentText"/>
      </w:pPr>
      <w:r>
        <w:rPr>
          <w:rStyle w:val="CommentReference"/>
        </w:rPr>
        <w:annotationRef/>
      </w:r>
      <w:r>
        <w:t>Is it typical?  It seems elevated during this week.</w:t>
      </w:r>
    </w:p>
  </w:comment>
  <w:comment w:id="87" w:author="Luyu Liu" w:date="2021-10-21T22:42:00Z" w:initials="LL">
    <w:p w14:paraId="63CCFBB1" w14:textId="6B30390B" w:rsidR="003D25CF" w:rsidRDefault="003D25CF">
      <w:pPr>
        <w:pStyle w:val="CommentText"/>
      </w:pPr>
      <w:r>
        <w:rPr>
          <w:rStyle w:val="CommentReference"/>
        </w:rPr>
        <w:annotationRef/>
      </w:r>
      <w:r>
        <w:t>It’s not the highest and lowest so it’s typical. That’s my rationale behind it.</w:t>
      </w:r>
      <w:r w:rsidR="00381499">
        <w:t xml:space="preserve"> We can of course remove it and say nothing. It won’t change anything since there is really not an absolutely “most typical” week. </w:t>
      </w:r>
    </w:p>
  </w:comment>
  <w:comment w:id="89" w:author="Porr, Adam" w:date="2021-10-20T21:47:00Z" w:initials="PA">
    <w:p w14:paraId="1D750FA0" w14:textId="636C21D4" w:rsidR="00661FC2" w:rsidRDefault="00661FC2">
      <w:pPr>
        <w:pStyle w:val="CommentText"/>
      </w:pPr>
      <w:r>
        <w:rPr>
          <w:rStyle w:val="CommentReference"/>
        </w:rPr>
        <w:annotationRef/>
      </w:r>
      <w:r w:rsidR="00CB279B">
        <w:t xml:space="preserve">This pattern is not very discernable and I don’t think it is true </w:t>
      </w:r>
      <w:r w:rsidR="009F2DC6">
        <w:t>in all cases.  For example</w:t>
      </w:r>
      <w:r w:rsidR="00B67730">
        <w:t xml:space="preserve">, there is no obvious local maximum at 8:00 in the 30-minute time budget curve.  Should we omit this and </w:t>
      </w:r>
      <w:r w:rsidR="0072322A">
        <w:t>let the reader draw their own conclusions?</w:t>
      </w:r>
    </w:p>
  </w:comment>
  <w:comment w:id="90" w:author="Luyu Liu" w:date="2021-10-21T22:50:00Z" w:initials="LL">
    <w:p w14:paraId="656CAC60" w14:textId="71982A10" w:rsidR="00995CC3" w:rsidRDefault="00995CC3">
      <w:pPr>
        <w:pStyle w:val="CommentText"/>
      </w:pPr>
      <w:r>
        <w:rPr>
          <w:rStyle w:val="CommentReference"/>
        </w:rPr>
        <w:annotationRef/>
      </w:r>
      <w:r>
        <w:t>No, this needs to here because this is the message we want to release: this is consistent with prior findings and common senses, which is a good thing to have if you want to introduce a new measure.</w:t>
      </w:r>
      <w:r w:rsidR="00160410">
        <w:t xml:space="preserve"> But I agree with you, so I add *generally* to indicate that it’s not definite.</w:t>
      </w:r>
    </w:p>
  </w:comment>
  <w:comment w:id="92" w:author="Porr, Adam" w:date="2021-10-20T21:53:00Z" w:initials="PA">
    <w:p w14:paraId="1B3F3FBA" w14:textId="3412ADA7" w:rsidR="00561728" w:rsidRDefault="00561728">
      <w:pPr>
        <w:pStyle w:val="CommentText"/>
      </w:pPr>
      <w:r>
        <w:rPr>
          <w:rStyle w:val="CommentReference"/>
        </w:rPr>
        <w:annotationRef/>
      </w:r>
      <w:r>
        <w:t>Do agencies actually do this?</w:t>
      </w:r>
      <w:r w:rsidR="00507486">
        <w:t xml:space="preserve">  Maybe this should read “should be a pre-requisite” (only half kidding)</w:t>
      </w:r>
    </w:p>
  </w:comment>
  <w:comment w:id="93" w:author="Luyu Liu" w:date="2021-10-21T22:52:00Z" w:initials="LL">
    <w:p w14:paraId="1E2C3FC0" w14:textId="0438B5F4" w:rsidR="00995CC3" w:rsidRDefault="00995CC3">
      <w:pPr>
        <w:pStyle w:val="CommentText"/>
      </w:pPr>
      <w:r>
        <w:rPr>
          <w:rStyle w:val="CommentReference"/>
        </w:rPr>
        <w:annotationRef/>
      </w:r>
      <w:r>
        <w:t xml:space="preserve">I’m pretty sure COTA doesn’t do this, or at least doesn’t use it as the primary outcome of their planning. </w:t>
      </w:r>
    </w:p>
  </w:comment>
  <w:comment w:id="94" w:author="Porr, Adam" w:date="2021-10-20T21:55:00Z" w:initials="PA">
    <w:p w14:paraId="1E01E650" w14:textId="739CE185" w:rsidR="00B81725" w:rsidRDefault="00B81725">
      <w:pPr>
        <w:pStyle w:val="CommentText"/>
      </w:pPr>
      <w:r>
        <w:rPr>
          <w:rStyle w:val="CommentReference"/>
        </w:rPr>
        <w:annotationRef/>
      </w:r>
      <w:r>
        <w:t>Redundant?</w:t>
      </w:r>
    </w:p>
  </w:comment>
  <w:comment w:id="95" w:author="Luyu Liu" w:date="2021-10-21T22:54:00Z" w:initials="LL">
    <w:p w14:paraId="4C01CC4D" w14:textId="00D4FD9E" w:rsidR="00995CC3" w:rsidRDefault="00995CC3">
      <w:pPr>
        <w:pStyle w:val="CommentText"/>
      </w:pPr>
      <w:r>
        <w:rPr>
          <w:rStyle w:val="CommentReference"/>
        </w:rPr>
        <w:annotationRef/>
      </w:r>
      <w:r>
        <w:t xml:space="preserve">You are right. </w:t>
      </w:r>
    </w:p>
  </w:comment>
  <w:comment w:id="96" w:author="Porr, Adam" w:date="2021-10-20T22:26:00Z" w:initials="PA">
    <w:p w14:paraId="2E5E085C" w14:textId="00801A5D" w:rsidR="005F3CBA" w:rsidRDefault="005F3CBA">
      <w:pPr>
        <w:pStyle w:val="CommentText"/>
      </w:pPr>
      <w:r>
        <w:rPr>
          <w:rStyle w:val="CommentReference"/>
        </w:rPr>
        <w:annotationRef/>
      </w:r>
      <w:r>
        <w:t>If you eliminate t</w:t>
      </w:r>
      <w:r w:rsidR="00DB0B00">
        <w:t>his claim above, be sure to eliminate it here too.</w:t>
      </w:r>
    </w:p>
  </w:comment>
  <w:comment w:id="97" w:author="Miller, Harvey" w:date="2021-10-12T13:55:00Z" w:initials="MH">
    <w:p w14:paraId="6B71D174" w14:textId="32F40AEA" w:rsidR="007747CB" w:rsidRDefault="007747CB">
      <w:pPr>
        <w:pStyle w:val="CommentText"/>
      </w:pPr>
      <w:r>
        <w:rPr>
          <w:rStyle w:val="CommentReference"/>
        </w:rPr>
        <w:annotationRef/>
      </w:r>
      <w:r>
        <w:t>Cite our paper</w:t>
      </w:r>
    </w:p>
  </w:comment>
  <w:comment w:id="98" w:author="Porr, Adam" w:date="2021-10-20T22:51:00Z" w:initials="PA">
    <w:p w14:paraId="4E4D46B2" w14:textId="2E7B15C4" w:rsidR="00862421" w:rsidRDefault="00862421">
      <w:pPr>
        <w:pStyle w:val="CommentText"/>
      </w:pPr>
      <w:r>
        <w:rPr>
          <w:rStyle w:val="CommentReference"/>
        </w:rPr>
        <w:annotationRef/>
      </w:r>
      <w:r w:rsidR="00F46F6F">
        <w:t xml:space="preserve">Maybe just semantics, </w:t>
      </w:r>
      <w:r>
        <w:t xml:space="preserve">I don’t think </w:t>
      </w:r>
      <w:r w:rsidR="00CD2DDE">
        <w:t>the problem is a distinction between two perspectives.  I think there is only one perspective, but it is myopic</w:t>
      </w:r>
      <w:r w:rsidR="00F46F6F">
        <w:t xml:space="preserve"> and fails to account </w:t>
      </w:r>
      <w:r w:rsidR="005837DA">
        <w:t>for all of the factors that influence the system</w:t>
      </w:r>
      <w:r w:rsidR="007B1E0A">
        <w:t xml:space="preserve"> (as you noted in the previous sentence)</w:t>
      </w:r>
      <w:r w:rsidR="005837DA">
        <w:t>.</w:t>
      </w:r>
      <w:r w:rsidR="00454F39">
        <w:t xml:space="preserve">  I’m not sure this sentence is necessary.</w:t>
      </w:r>
      <w:r w:rsidR="005837DA">
        <w:t xml:space="preserve"> </w:t>
      </w:r>
    </w:p>
  </w:comment>
  <w:comment w:id="99" w:author="Luyu Liu" w:date="2021-10-22T00:21:00Z" w:initials="LL">
    <w:p w14:paraId="5C763E15" w14:textId="013F80AF" w:rsidR="00160410" w:rsidRDefault="00160410">
      <w:pPr>
        <w:pStyle w:val="CommentText"/>
      </w:pPr>
      <w:r>
        <w:rPr>
          <w:rStyle w:val="CommentReference"/>
        </w:rPr>
        <w:annotationRef/>
      </w:r>
      <w:r w:rsidR="00441B1F">
        <w:t xml:space="preserve">I think we are thinking the same issues here, but </w:t>
      </w:r>
      <w:r>
        <w:t xml:space="preserve">I prefer to have this message here. System design should definitely be having two perspectives in that the system designers should use the system they design. In that sense, designers </w:t>
      </w:r>
      <w:r w:rsidR="00441B1F">
        <w:t xml:space="preserve">should </w:t>
      </w:r>
      <w:r>
        <w:t xml:space="preserve">also </w:t>
      </w:r>
      <w:r w:rsidR="00441B1F">
        <w:t xml:space="preserve">be </w:t>
      </w:r>
      <w:r>
        <w:t xml:space="preserve">users. </w:t>
      </w:r>
    </w:p>
    <w:p w14:paraId="704A1562" w14:textId="77777777" w:rsidR="00160410" w:rsidRDefault="00160410">
      <w:pPr>
        <w:pStyle w:val="CommentText"/>
      </w:pPr>
    </w:p>
    <w:p w14:paraId="7A6E0F7E" w14:textId="3EF18497" w:rsidR="00160410" w:rsidRDefault="00160410">
      <w:pPr>
        <w:pStyle w:val="CommentText"/>
      </w:pPr>
      <w:r>
        <w:t>Or, ordinary users should participate in the designing process, which is usually harder</w:t>
      </w:r>
      <w:r w:rsidR="00441B1F">
        <w:t xml:space="preserve"> and of higher standard</w:t>
      </w:r>
      <w:r>
        <w:t xml:space="preserve">. </w:t>
      </w:r>
    </w:p>
    <w:p w14:paraId="40E98C54" w14:textId="77777777" w:rsidR="00441B1F" w:rsidRDefault="00441B1F">
      <w:pPr>
        <w:pStyle w:val="CommentText"/>
      </w:pPr>
    </w:p>
    <w:p w14:paraId="3F548A3F" w14:textId="4BB1FAC4" w:rsidR="00441B1F" w:rsidRDefault="00441B1F">
      <w:pPr>
        <w:pStyle w:val="CommentText"/>
      </w:pPr>
      <w:r>
        <w:t>Either way, system design shouldn’t be meritocratic (as it is right now); in the least, they should use the system and see the outcome from a perspective of a user.</w:t>
      </w:r>
    </w:p>
  </w:comment>
  <w:comment w:id="100" w:author="Porr, Adam" w:date="2021-10-20T22:55:00Z" w:initials="PA">
    <w:p w14:paraId="0FE9E059" w14:textId="21BBA864" w:rsidR="00792B99" w:rsidRDefault="00792B99">
      <w:pPr>
        <w:pStyle w:val="CommentText"/>
      </w:pPr>
      <w:r>
        <w:rPr>
          <w:rStyle w:val="CommentReference"/>
        </w:rPr>
        <w:annotationRef/>
      </w:r>
      <w:r>
        <w:t>Redundant?</w:t>
      </w:r>
    </w:p>
  </w:comment>
  <w:comment w:id="101" w:author="Luyu Liu" w:date="2021-10-21T22:58:00Z" w:initials="LL">
    <w:p w14:paraId="6DD98019" w14:textId="36249321" w:rsidR="00A060BC" w:rsidRDefault="00A060BC">
      <w:pPr>
        <w:pStyle w:val="CommentText"/>
      </w:pPr>
      <w:r>
        <w:rPr>
          <w:rStyle w:val="CommentReference"/>
        </w:rPr>
        <w:annotationRef/>
      </w:r>
      <w:r>
        <w:t xml:space="preserve">It’s a big data sessions so I wanted to spice it up </w:t>
      </w:r>
    </w:p>
  </w:comment>
  <w:comment w:id="102" w:author="Porr, Adam" w:date="2021-10-20T22:49:00Z" w:initials="PA">
    <w:p w14:paraId="00F584D8" w14:textId="487B02D4" w:rsidR="00C17E5A" w:rsidRDefault="0053501E">
      <w:pPr>
        <w:pStyle w:val="CommentText"/>
      </w:pPr>
      <w:r>
        <w:rPr>
          <w:rStyle w:val="CommentReference"/>
        </w:rPr>
        <w:annotationRef/>
      </w:r>
      <w:r>
        <w:t>Or</w:t>
      </w:r>
      <w:r w:rsidR="005A2F08">
        <w:t xml:space="preserve"> operate more frequently so that </w:t>
      </w:r>
      <w:r w:rsidR="00EF590D">
        <w:t>consequences of deviation from schedule are less severe.</w:t>
      </w:r>
    </w:p>
  </w:comment>
  <w:comment w:id="103" w:author="Luyu Liu" w:date="2021-10-21T22:58:00Z" w:initials="LL">
    <w:p w14:paraId="7B2C4140" w14:textId="40E3D85A" w:rsidR="00A060BC" w:rsidRDefault="00A060BC">
      <w:pPr>
        <w:pStyle w:val="CommentText"/>
      </w:pPr>
      <w:r>
        <w:rPr>
          <w:rStyle w:val="CommentReference"/>
        </w:rPr>
        <w:annotationRef/>
      </w:r>
      <w:r>
        <w:t>You are definitely right, but we do not conduct any analyses on headway vs unreliability</w:t>
      </w:r>
      <w:r w:rsidR="005468AD">
        <w:t xml:space="preserve"> so let’s don’t open that door</w:t>
      </w:r>
      <w:r>
        <w:t>...</w:t>
      </w:r>
      <w:r w:rsidR="005468AD">
        <w:t xml:space="preserve">WE could have done that in 2020 when the headway is higher, but unfortunately we don’t have the data for now. </w:t>
      </w:r>
    </w:p>
  </w:comment>
  <w:comment w:id="104" w:author="Porr, Adam" w:date="2021-10-20T23:17:00Z" w:initials="PA">
    <w:p w14:paraId="55B7D16E" w14:textId="16089C2F" w:rsidR="003B2372" w:rsidRDefault="003B2372" w:rsidP="003B2372">
      <w:pPr>
        <w:pStyle w:val="CommentText"/>
      </w:pPr>
      <w:r>
        <w:rPr>
          <w:rStyle w:val="CommentReference"/>
        </w:rPr>
        <w:annotationRef/>
      </w:r>
      <w:r>
        <w:rPr>
          <w:rStyle w:val="CommentReference"/>
        </w:rPr>
        <w:annotationRef/>
      </w:r>
      <w:r w:rsidR="00321D24">
        <w:t>Aside: It would be interesting to consider the relationship between r</w:t>
      </w:r>
      <w:r>
        <w:t>oute alignment, stop locations, and vehicle frequency on unreliability.</w:t>
      </w:r>
      <w:r w:rsidR="00321D24">
        <w:t xml:space="preserve">  Perhaps this would </w:t>
      </w:r>
      <w:r w:rsidR="00A02C04">
        <w:t>emerge through the study of different systems.</w:t>
      </w:r>
      <w:r>
        <w:t xml:space="preserve">  </w:t>
      </w:r>
    </w:p>
    <w:p w14:paraId="1E6D6F17" w14:textId="07EA420E" w:rsidR="003B2372" w:rsidRDefault="003B2372">
      <w:pPr>
        <w:pStyle w:val="CommentText"/>
      </w:pPr>
    </w:p>
  </w:comment>
  <w:comment w:id="105" w:author="Luyu Liu" w:date="2021-10-22T00:33:00Z" w:initials="LL">
    <w:p w14:paraId="1BF7842C" w14:textId="4DD96010" w:rsidR="00441B1F" w:rsidRDefault="00441B1F">
      <w:pPr>
        <w:pStyle w:val="CommentText"/>
      </w:pPr>
      <w:r>
        <w:rPr>
          <w:rStyle w:val="CommentReference"/>
        </w:rPr>
        <w:annotationRef/>
      </w:r>
      <w:r>
        <w:t>Good idea. I added a sentenc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55C0C" w15:done="0"/>
  <w15:commentEx w15:paraId="0C95FAE9" w15:done="1"/>
  <w15:commentEx w15:paraId="03C156A8" w15:paraIdParent="0C95FAE9" w15:done="1"/>
  <w15:commentEx w15:paraId="010039E5" w15:done="1"/>
  <w15:commentEx w15:paraId="21C85901" w15:paraIdParent="010039E5" w15:done="1"/>
  <w15:commentEx w15:paraId="56DFC941" w15:done="0"/>
  <w15:commentEx w15:paraId="0BECEF31" w15:done="0"/>
  <w15:commentEx w15:paraId="63C8E56D" w15:done="1"/>
  <w15:commentEx w15:paraId="0EF7829F" w15:done="0"/>
  <w15:commentEx w15:paraId="01A8F928" w15:paraIdParent="0EF7829F" w15:done="0"/>
  <w15:commentEx w15:paraId="097468EA" w15:done="0"/>
  <w15:commentEx w15:paraId="310647F7" w15:done="0"/>
  <w15:commentEx w15:paraId="0242AEE1" w15:paraIdParent="310647F7" w15:done="0"/>
  <w15:commentEx w15:paraId="7A509038" w15:done="1"/>
  <w15:commentEx w15:paraId="6EBD8925" w15:done="1"/>
  <w15:commentEx w15:paraId="4C0ACF95" w15:paraIdParent="6EBD8925" w15:done="1"/>
  <w15:commentEx w15:paraId="7F82AB3E" w15:done="1"/>
  <w15:commentEx w15:paraId="33C031A0" w15:paraIdParent="7F82AB3E" w15:done="1"/>
  <w15:commentEx w15:paraId="265CAAF9" w15:done="1"/>
  <w15:commentEx w15:paraId="2F281A62" w15:done="1"/>
  <w15:commentEx w15:paraId="6053BC73" w15:done="1"/>
  <w15:commentEx w15:paraId="64B74A83" w15:paraIdParent="6053BC73" w15:done="1"/>
  <w15:commentEx w15:paraId="525756BA" w15:done="0"/>
  <w15:commentEx w15:paraId="23EF7984" w15:paraIdParent="525756BA" w15:done="0"/>
  <w15:commentEx w15:paraId="551BCD5E" w15:done="1"/>
  <w15:commentEx w15:paraId="1C77C354" w15:paraIdParent="551BCD5E" w15:done="1"/>
  <w15:commentEx w15:paraId="48919738" w15:done="0"/>
  <w15:commentEx w15:paraId="71640FA8" w15:paraIdParent="48919738" w15:done="0"/>
  <w15:commentEx w15:paraId="29C7D039" w15:done="1"/>
  <w15:commentEx w15:paraId="0704AF26" w15:done="1"/>
  <w15:commentEx w15:paraId="6EBD50E0" w15:done="1"/>
  <w15:commentEx w15:paraId="3773A9A0" w15:done="1"/>
  <w15:commentEx w15:paraId="218BCC26" w15:paraIdParent="3773A9A0" w15:done="1"/>
  <w15:commentEx w15:paraId="6314FACE" w15:done="1"/>
  <w15:commentEx w15:paraId="56F40729" w15:paraIdParent="6314FACE" w15:done="1"/>
  <w15:commentEx w15:paraId="4DAA410B" w15:done="1"/>
  <w15:commentEx w15:paraId="56155716" w15:paraIdParent="4DAA410B" w15:done="1"/>
  <w15:commentEx w15:paraId="717C8EA8" w15:done="1"/>
  <w15:commentEx w15:paraId="5C332525" w15:paraIdParent="717C8EA8" w15:done="1"/>
  <w15:commentEx w15:paraId="37878C62" w15:done="1"/>
  <w15:commentEx w15:paraId="3AAB713C" w15:done="0"/>
  <w15:commentEx w15:paraId="5A981AD8" w15:paraIdParent="3AAB713C" w15:done="0"/>
  <w15:commentEx w15:paraId="1257F41E" w15:done="1"/>
  <w15:commentEx w15:paraId="7889C938" w15:done="1"/>
  <w15:commentEx w15:paraId="58F96C18" w15:paraIdParent="7889C938" w15:done="1"/>
  <w15:commentEx w15:paraId="3AE8DF55" w15:done="0"/>
  <w15:commentEx w15:paraId="3E8A72DC" w15:paraIdParent="3AE8DF55" w15:done="0"/>
  <w15:commentEx w15:paraId="56FE4BA1" w15:done="0"/>
  <w15:commentEx w15:paraId="2CA3F5E5" w15:paraIdParent="56FE4BA1" w15:done="0"/>
  <w15:commentEx w15:paraId="5DB90A00" w15:done="1"/>
  <w15:commentEx w15:paraId="38702053" w15:paraIdParent="5DB90A00" w15:done="1"/>
  <w15:commentEx w15:paraId="4052E7AB" w15:done="1"/>
  <w15:commentEx w15:paraId="345C6514" w15:done="0"/>
  <w15:commentEx w15:paraId="451785CC" w15:paraIdParent="345C6514" w15:done="0"/>
  <w15:commentEx w15:paraId="558AFFE1" w15:done="0"/>
  <w15:commentEx w15:paraId="3E80EAC3" w15:paraIdParent="558AFFE1" w15:done="0"/>
  <w15:commentEx w15:paraId="167DAC38" w15:done="0"/>
  <w15:commentEx w15:paraId="569991D5" w15:paraIdParent="167DAC38" w15:done="0"/>
  <w15:commentEx w15:paraId="6C65F83D" w15:done="0"/>
  <w15:commentEx w15:paraId="6351E456" w15:paraIdParent="6C65F83D" w15:done="0"/>
  <w15:commentEx w15:paraId="75DE25C4" w15:done="0"/>
  <w15:commentEx w15:paraId="0F09AC17" w15:paraIdParent="75DE25C4" w15:done="0"/>
  <w15:commentEx w15:paraId="6B6789E8" w15:done="0"/>
  <w15:commentEx w15:paraId="71AEE143" w15:paraIdParent="6B6789E8" w15:done="0"/>
  <w15:commentEx w15:paraId="5B7D7A81" w15:done="1"/>
  <w15:commentEx w15:paraId="2B23E31A" w15:done="0"/>
  <w15:commentEx w15:paraId="10E5E25C" w15:done="1"/>
  <w15:commentEx w15:paraId="6B6FD1EA" w15:done="0"/>
  <w15:commentEx w15:paraId="4C167DA2" w15:paraIdParent="6B6FD1EA" w15:done="0"/>
  <w15:commentEx w15:paraId="0CEA7C16" w15:done="0"/>
  <w15:commentEx w15:paraId="22A4F7CE" w15:paraIdParent="0CEA7C16" w15:done="0"/>
  <w15:commentEx w15:paraId="0917402E" w15:done="0"/>
  <w15:commentEx w15:paraId="5F97A0AD" w15:paraIdParent="0917402E" w15:done="0"/>
  <w15:commentEx w15:paraId="58C4BE71" w15:done="0"/>
  <w15:commentEx w15:paraId="63CCFBB1" w15:paraIdParent="58C4BE71" w15:done="0"/>
  <w15:commentEx w15:paraId="1D750FA0" w15:done="0"/>
  <w15:commentEx w15:paraId="656CAC60" w15:paraIdParent="1D750FA0" w15:done="0"/>
  <w15:commentEx w15:paraId="1B3F3FBA" w15:done="0"/>
  <w15:commentEx w15:paraId="1E2C3FC0" w15:paraIdParent="1B3F3FBA" w15:done="0"/>
  <w15:commentEx w15:paraId="1E01E650" w15:done="1"/>
  <w15:commentEx w15:paraId="4C01CC4D" w15:paraIdParent="1E01E650" w15:done="1"/>
  <w15:commentEx w15:paraId="2E5E085C" w15:done="1"/>
  <w15:commentEx w15:paraId="6B71D174" w15:done="1"/>
  <w15:commentEx w15:paraId="4E4D46B2" w15:done="0"/>
  <w15:commentEx w15:paraId="3F548A3F" w15:paraIdParent="4E4D46B2" w15:done="0"/>
  <w15:commentEx w15:paraId="0FE9E059" w15:done="0"/>
  <w15:commentEx w15:paraId="6DD98019" w15:paraIdParent="0FE9E059" w15:done="0"/>
  <w15:commentEx w15:paraId="00F584D8" w15:done="0"/>
  <w15:commentEx w15:paraId="7B2C4140" w15:paraIdParent="00F584D8" w15:done="0"/>
  <w15:commentEx w15:paraId="1E6D6F17" w15:done="0"/>
  <w15:commentEx w15:paraId="1BF7842C" w15:paraIdParent="1E6D6F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D85D" w16cex:dateUtc="2021-10-18T15:26:00Z"/>
  <w16cex:commentExtensible w16cex:durableId="250AEF7A" w16cex:dateUtc="2021-10-08T20:25:00Z"/>
  <w16cex:commentExtensible w16cex:durableId="2517DBDA" w16cex:dateUtc="2021-10-18T15:41:00Z"/>
  <w16cex:commentExtensible w16cex:durableId="2517DDAC" w16cex:dateUtc="2021-10-18T15:49:00Z"/>
  <w16cex:commentExtensible w16cex:durableId="251C771C" w16cex:dateUtc="2021-10-22T03:32:00Z"/>
  <w16cex:commentExtensible w16cex:durableId="250B3987" w16cex:dateUtc="2021-10-09T01:41:00Z"/>
  <w16cex:commentExtensible w16cex:durableId="251C780E" w16cex:dateUtc="2021-10-22T03:36:00Z"/>
  <w16cex:commentExtensible w16cex:durableId="2518114F" w16cex:dateUtc="2021-10-18T19:29:00Z"/>
  <w16cex:commentExtensible w16cex:durableId="2518125D" w16cex:dateUtc="2021-10-18T19:33:00Z"/>
  <w16cex:commentExtensible w16cex:durableId="251C76B8" w16cex:dateUtc="2021-10-22T03:31:00Z"/>
  <w16cex:commentExtensible w16cex:durableId="251815C1" w16cex:dateUtc="2021-10-18T19:48:00Z"/>
  <w16cex:commentExtensible w16cex:durableId="250E9359" w16cex:dateUtc="2021-10-11T14:41:00Z"/>
  <w16cex:commentExtensible w16cex:durableId="25106404" w16cex:dateUtc="2021-10-12T23:44:00Z"/>
  <w16cex:commentExtensible w16cex:durableId="2518183C" w16cex:dateUtc="2021-10-18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519ADAB" w16cex:dateUtc="2021-10-20T00:48:00Z"/>
  <w16cex:commentExtensible w16cex:durableId="250E952F" w16cex:dateUtc="2021-10-11T14:49:00Z"/>
  <w16cex:commentExtensible w16cex:durableId="250E95C9" w16cex:dateUtc="2021-10-11T14:51:00Z"/>
  <w16cex:commentExtensible w16cex:durableId="25106722" w16cex:dateUtc="2021-10-12T23:57:00Z"/>
  <w16cex:commentExtensible w16cex:durableId="24EB35E3" w16cex:dateUtc="2021-09-14T18:53:00Z"/>
  <w16cex:commentExtensible w16cex:durableId="2519B8BE" w16cex:dateUtc="2021-10-20T01:35:00Z"/>
  <w16cex:commentExtensible w16cex:durableId="24EB3232" w16cex:dateUtc="2021-09-14T18:37:00Z"/>
  <w16cex:commentExtensible w16cex:durableId="24F88041" w16cex:dateUtc="2021-09-24T20:50:00Z"/>
  <w16cex:commentExtensible w16cex:durableId="2519BB63" w16cex:dateUtc="2021-10-20T01:47:00Z"/>
  <w16cex:commentExtensible w16cex:durableId="251C14E0" w16cex:dateUtc="2021-10-21T20:33:00Z"/>
  <w16cex:commentExtensible w16cex:durableId="251A7B30" w16cex:dateUtc="2021-10-20T15:25:00Z"/>
  <w16cex:commentExtensible w16cex:durableId="2519BF33" w16cex:dateUtc="2021-10-20T02:03:00Z"/>
  <w16cex:commentExtensible w16cex:durableId="2519BFEA" w16cex:dateUtc="2021-10-20T02:06:00Z"/>
  <w16cex:commentExtensible w16cex:durableId="2519C1B2" w16cex:dateUtc="2021-10-20T02:14:00Z"/>
  <w16cex:commentExtensible w16cex:durableId="251C172E" w16cex:dateUtc="2021-10-21T20:43: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51A742B" w16cex:dateUtc="2021-10-20T14:55:00Z"/>
  <w16cex:commentExtensible w16cex:durableId="251C17C5" w16cex:dateUtc="2021-10-21T20:45:00Z"/>
  <w16cex:commentExtensible w16cex:durableId="24EB3BD0" w16cex:dateUtc="2021-09-14T19:18:00Z"/>
  <w16cex:commentExtensible w16cex:durableId="251A7575" w16cex:dateUtc="2021-10-20T15:01:00Z"/>
  <w16cex:commentExtensible w16cex:durableId="251C81D5" w16cex:dateUtc="2021-10-22T04:18:00Z"/>
  <w16cex:commentExtensible w16cex:durableId="251A7886" w16cex:dateUtc="2021-10-20T15:14:00Z"/>
  <w16cex:commentExtensible w16cex:durableId="250ECE6D" w16cex:dateUtc="2021-09-14T19:30:00Z"/>
  <w16cex:commentExtensible w16cex:durableId="250ECE6C" w16cex:dateUtc="2021-09-25T01:26:00Z"/>
  <w16cex:commentExtensible w16cex:durableId="251A79B2" w16cex:dateUtc="2021-10-20T15:19:00Z"/>
  <w16cex:commentExtensible w16cex:durableId="251C5F6E" w16cex:dateUtc="2021-10-22T01:51:00Z"/>
  <w16cex:commentExtensible w16cex:durableId="251A7CFA" w16cex:dateUtc="2021-10-20T15:33:00Z"/>
  <w16cex:commentExtensible w16cex:durableId="251C5F32" w16cex:dateUtc="2021-10-22T01:50:00Z"/>
  <w16cex:commentExtensible w16cex:durableId="251A7F02" w16cex:dateUtc="2021-10-20T15:41:00Z"/>
  <w16cex:commentExtensible w16cex:durableId="251C6076" w16cex:dateUtc="2021-10-22T01:56:00Z"/>
  <w16cex:commentExtensible w16cex:durableId="251A806D" w16cex:dateUtc="2021-10-20T15:47:00Z"/>
  <w16cex:commentExtensible w16cex:durableId="251A83E8" w16cex:dateUtc="2021-10-20T16:02:00Z"/>
  <w16cex:commentExtensible w16cex:durableId="251C62AD" w16cex:dateUtc="2021-10-22T02:05:00Z"/>
  <w16cex:commentExtensible w16cex:durableId="251AA2FE" w16cex:dateUtc="2021-10-20T18:15:00Z"/>
  <w16cex:commentExtensible w16cex:durableId="251C8247" w16cex:dateUtc="2021-10-22T04:20:00Z"/>
  <w16cex:commentExtensible w16cex:durableId="251AA38F" w16cex:dateUtc="2021-10-20T18:17:00Z"/>
  <w16cex:commentExtensible w16cex:durableId="251C678F" w16cex:dateUtc="2021-10-22T02:26:00Z"/>
  <w16cex:commentExtensible w16cex:durableId="251AA682" w16cex:dateUtc="2021-10-20T18:30:00Z"/>
  <w16cex:commentExtensible w16cex:durableId="251C693C" w16cex:dateUtc="2021-10-22T02:33:00Z"/>
  <w16cex:commentExtensible w16cex:durableId="251AA644" w16cex:dateUtc="2021-10-20T18:29:00Z"/>
  <w16cex:commentExtensible w16cex:durableId="251C6886" w16cex:dateUtc="2021-10-22T02:30:00Z"/>
  <w16cex:commentExtensible w16cex:durableId="251AB664" w16cex:dateUtc="2021-10-20T19:38:00Z"/>
  <w16cex:commentExtensible w16cex:durableId="251C68CD" w16cex:dateUtc="2021-10-22T02:31:00Z"/>
  <w16cex:commentExtensible w16cex:durableId="251AB7FF" w16cex:dateUtc="2021-10-20T19:45:00Z"/>
  <w16cex:commentExtensible w16cex:durableId="251AB884" w16cex:dateUtc="2021-10-20T19:47:00Z"/>
  <w16cex:commentExtensible w16cex:durableId="250FD9F2" w16cex:dateUtc="2021-10-12T13:54:00Z"/>
  <w16cex:commentExtensible w16cex:durableId="251ABA2F" w16cex:dateUtc="2021-10-20T19:54:00Z"/>
  <w16cex:commentExtensible w16cex:durableId="251C6A20" w16cex:dateUtc="2021-10-22T02:37:00Z"/>
  <w16cex:commentExtensible w16cex:durableId="251ABBC8" w16cex:dateUtc="2021-10-20T20:01:00Z"/>
  <w16cex:commentExtensible w16cex:durableId="251C6AA4" w16cex:dateUtc="2021-10-22T02:39:00Z"/>
  <w16cex:commentExtensible w16cex:durableId="251B0863" w16cex:dateUtc="2021-10-21T01:28:00Z"/>
  <w16cex:commentExtensible w16cex:durableId="251C8615" w16cex:dateUtc="2021-10-22T04:36:00Z"/>
  <w16cex:commentExtensible w16cex:durableId="251B0A2A" w16cex:dateUtc="2021-10-21T01:35:00Z"/>
  <w16cex:commentExtensible w16cex:durableId="251C6B6E" w16cex:dateUtc="2021-10-22T02:42:00Z"/>
  <w16cex:commentExtensible w16cex:durableId="251B0D0F" w16cex:dateUtc="2021-10-21T01:47:00Z"/>
  <w16cex:commentExtensible w16cex:durableId="251C6D42" w16cex:dateUtc="2021-10-22T02:50:00Z"/>
  <w16cex:commentExtensible w16cex:durableId="251B0E41" w16cex:dateUtc="2021-10-21T01:53:00Z"/>
  <w16cex:commentExtensible w16cex:durableId="251C6DB7" w16cex:dateUtc="2021-10-22T02:52:00Z"/>
  <w16cex:commentExtensible w16cex:durableId="251B0ED5" w16cex:dateUtc="2021-10-21T01:55:00Z"/>
  <w16cex:commentExtensible w16cex:durableId="251C6E1B" w16cex:dateUtc="2021-10-22T02:54:00Z"/>
  <w16cex:commentExtensible w16cex:durableId="251B162D" w16cex:dateUtc="2021-10-21T02:26:00Z"/>
  <w16cex:commentExtensible w16cex:durableId="2510124E" w16cex:dateUtc="2021-10-12T17:55:00Z"/>
  <w16cex:commentExtensible w16cex:durableId="251B1BD5" w16cex:dateUtc="2021-10-21T02:51:00Z"/>
  <w16cex:commentExtensible w16cex:durableId="251C82A0" w16cex:dateUtc="2021-10-22T04:21:00Z"/>
  <w16cex:commentExtensible w16cex:durableId="251B1CE5" w16cex:dateUtc="2021-10-21T02:55:00Z"/>
  <w16cex:commentExtensible w16cex:durableId="251C6EFD" w16cex:dateUtc="2021-10-22T02:58:00Z"/>
  <w16cex:commentExtensible w16cex:durableId="251B1B68" w16cex:dateUtc="2021-10-21T02:49:00Z"/>
  <w16cex:commentExtensible w16cex:durableId="251C6F2F" w16cex:dateUtc="2021-10-22T02:58:00Z"/>
  <w16cex:commentExtensible w16cex:durableId="251B21EF" w16cex:dateUtc="2021-10-21T03:17:00Z"/>
  <w16cex:commentExtensible w16cex:durableId="251C8551" w16cex:dateUtc="2021-10-22T0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55C0C" w16cid:durableId="2517D85D"/>
  <w16cid:commentId w16cid:paraId="0C95FAE9" w16cid:durableId="250AEF7A"/>
  <w16cid:commentId w16cid:paraId="03C156A8" w16cid:durableId="2517DBDA"/>
  <w16cid:commentId w16cid:paraId="010039E5" w16cid:durableId="2517DDAC"/>
  <w16cid:commentId w16cid:paraId="21C85901" w16cid:durableId="251C771C"/>
  <w16cid:commentId w16cid:paraId="56DFC941" w16cid:durableId="250B3987"/>
  <w16cid:commentId w16cid:paraId="0BECEF31" w16cid:durableId="251C780E"/>
  <w16cid:commentId w16cid:paraId="63C8E56D" w16cid:durableId="2518114F"/>
  <w16cid:commentId w16cid:paraId="0EF7829F" w16cid:durableId="2518125D"/>
  <w16cid:commentId w16cid:paraId="01A8F928" w16cid:durableId="251C76B8"/>
  <w16cid:commentId w16cid:paraId="097468EA" w16cid:durableId="251815C1"/>
  <w16cid:commentId w16cid:paraId="310647F7" w16cid:durableId="250E9359"/>
  <w16cid:commentId w16cid:paraId="0242AEE1" w16cid:durableId="25106404"/>
  <w16cid:commentId w16cid:paraId="7A509038" w16cid:durableId="2518183C"/>
  <w16cid:commentId w16cid:paraId="6EBD8925" w16cid:durableId="24E9F97F"/>
  <w16cid:commentId w16cid:paraId="4C0ACF95" w16cid:durableId="24F87BA3"/>
  <w16cid:commentId w16cid:paraId="7F82AB3E" w16cid:durableId="24E9F98D"/>
  <w16cid:commentId w16cid:paraId="33C031A0" w16cid:durableId="250AD73D"/>
  <w16cid:commentId w16cid:paraId="265CAAF9" w16cid:durableId="2519ADAB"/>
  <w16cid:commentId w16cid:paraId="2F281A62" w16cid:durableId="250E952F"/>
  <w16cid:commentId w16cid:paraId="6053BC73" w16cid:durableId="250E95C9"/>
  <w16cid:commentId w16cid:paraId="64B74A83" w16cid:durableId="25106722"/>
  <w16cid:commentId w16cid:paraId="525756BA" w16cid:durableId="24EB35E3"/>
  <w16cid:commentId w16cid:paraId="23EF7984" w16cid:durableId="2519B8BE"/>
  <w16cid:commentId w16cid:paraId="551BCD5E" w16cid:durableId="24EB3232"/>
  <w16cid:commentId w16cid:paraId="1C77C354" w16cid:durableId="24F88041"/>
  <w16cid:commentId w16cid:paraId="48919738" w16cid:durableId="2519BB63"/>
  <w16cid:commentId w16cid:paraId="71640FA8" w16cid:durableId="251C14E0"/>
  <w16cid:commentId w16cid:paraId="29C7D039" w16cid:durableId="251A7B30"/>
  <w16cid:commentId w16cid:paraId="0704AF26" w16cid:durableId="2519BF33"/>
  <w16cid:commentId w16cid:paraId="6EBD50E0" w16cid:durableId="2519BFEA"/>
  <w16cid:commentId w16cid:paraId="3773A9A0" w16cid:durableId="2519C1B2"/>
  <w16cid:commentId w16cid:paraId="218BCC26" w16cid:durableId="251C172E"/>
  <w16cid:commentId w16cid:paraId="6314FACE" w16cid:durableId="24EB3A3D"/>
  <w16cid:commentId w16cid:paraId="56F40729" w16cid:durableId="24FF5D00"/>
  <w16cid:commentId w16cid:paraId="4DAA410B" w16cid:durableId="24EB3B69"/>
  <w16cid:commentId w16cid:paraId="56155716" w16cid:durableId="24FF5D28"/>
  <w16cid:commentId w16cid:paraId="717C8EA8" w16cid:durableId="251A742B"/>
  <w16cid:commentId w16cid:paraId="5C332525" w16cid:durableId="251C17C5"/>
  <w16cid:commentId w16cid:paraId="37878C62" w16cid:durableId="24EB3BD0"/>
  <w16cid:commentId w16cid:paraId="3AAB713C" w16cid:durableId="251A7575"/>
  <w16cid:commentId w16cid:paraId="5A981AD8" w16cid:durableId="251C81D5"/>
  <w16cid:commentId w16cid:paraId="1257F41E" w16cid:durableId="251A7886"/>
  <w16cid:commentId w16cid:paraId="7889C938" w16cid:durableId="250ECE6D"/>
  <w16cid:commentId w16cid:paraId="58F96C18" w16cid:durableId="250ECE6C"/>
  <w16cid:commentId w16cid:paraId="3AE8DF55" w16cid:durableId="251A79B2"/>
  <w16cid:commentId w16cid:paraId="3E8A72DC" w16cid:durableId="251C5F6E"/>
  <w16cid:commentId w16cid:paraId="56FE4BA1" w16cid:durableId="251A7CFA"/>
  <w16cid:commentId w16cid:paraId="2CA3F5E5" w16cid:durableId="251C5F32"/>
  <w16cid:commentId w16cid:paraId="5DB90A00" w16cid:durableId="251A7F02"/>
  <w16cid:commentId w16cid:paraId="38702053" w16cid:durableId="251C6076"/>
  <w16cid:commentId w16cid:paraId="4052E7AB" w16cid:durableId="251A806D"/>
  <w16cid:commentId w16cid:paraId="345C6514" w16cid:durableId="251A83E8"/>
  <w16cid:commentId w16cid:paraId="451785CC" w16cid:durableId="251C62AD"/>
  <w16cid:commentId w16cid:paraId="558AFFE1" w16cid:durableId="251AA2FE"/>
  <w16cid:commentId w16cid:paraId="3E80EAC3" w16cid:durableId="251C8247"/>
  <w16cid:commentId w16cid:paraId="167DAC38" w16cid:durableId="251AA38F"/>
  <w16cid:commentId w16cid:paraId="569991D5" w16cid:durableId="251C678F"/>
  <w16cid:commentId w16cid:paraId="6C65F83D" w16cid:durableId="251AA682"/>
  <w16cid:commentId w16cid:paraId="6351E456" w16cid:durableId="251C693C"/>
  <w16cid:commentId w16cid:paraId="75DE25C4" w16cid:durableId="251AA644"/>
  <w16cid:commentId w16cid:paraId="0F09AC17" w16cid:durableId="251C6886"/>
  <w16cid:commentId w16cid:paraId="6B6789E8" w16cid:durableId="251AB664"/>
  <w16cid:commentId w16cid:paraId="71AEE143" w16cid:durableId="251C68CD"/>
  <w16cid:commentId w16cid:paraId="5B7D7A81" w16cid:durableId="251AB7FF"/>
  <w16cid:commentId w16cid:paraId="2B23E31A" w16cid:durableId="251AB884"/>
  <w16cid:commentId w16cid:paraId="10E5E25C" w16cid:durableId="250FD9F2"/>
  <w16cid:commentId w16cid:paraId="6B6FD1EA" w16cid:durableId="251ABA2F"/>
  <w16cid:commentId w16cid:paraId="4C167DA2" w16cid:durableId="251C6A20"/>
  <w16cid:commentId w16cid:paraId="0CEA7C16" w16cid:durableId="251ABBC8"/>
  <w16cid:commentId w16cid:paraId="22A4F7CE" w16cid:durableId="251C6AA4"/>
  <w16cid:commentId w16cid:paraId="0917402E" w16cid:durableId="251B0863"/>
  <w16cid:commentId w16cid:paraId="5F97A0AD" w16cid:durableId="251C8615"/>
  <w16cid:commentId w16cid:paraId="58C4BE71" w16cid:durableId="251B0A2A"/>
  <w16cid:commentId w16cid:paraId="63CCFBB1" w16cid:durableId="251C6B6E"/>
  <w16cid:commentId w16cid:paraId="1D750FA0" w16cid:durableId="251B0D0F"/>
  <w16cid:commentId w16cid:paraId="656CAC60" w16cid:durableId="251C6D42"/>
  <w16cid:commentId w16cid:paraId="1B3F3FBA" w16cid:durableId="251B0E41"/>
  <w16cid:commentId w16cid:paraId="1E2C3FC0" w16cid:durableId="251C6DB7"/>
  <w16cid:commentId w16cid:paraId="1E01E650" w16cid:durableId="251B0ED5"/>
  <w16cid:commentId w16cid:paraId="4C01CC4D" w16cid:durableId="251C6E1B"/>
  <w16cid:commentId w16cid:paraId="2E5E085C" w16cid:durableId="251B162D"/>
  <w16cid:commentId w16cid:paraId="6B71D174" w16cid:durableId="2510124E"/>
  <w16cid:commentId w16cid:paraId="4E4D46B2" w16cid:durableId="251B1BD5"/>
  <w16cid:commentId w16cid:paraId="3F548A3F" w16cid:durableId="251C82A0"/>
  <w16cid:commentId w16cid:paraId="0FE9E059" w16cid:durableId="251B1CE5"/>
  <w16cid:commentId w16cid:paraId="6DD98019" w16cid:durableId="251C6EFD"/>
  <w16cid:commentId w16cid:paraId="00F584D8" w16cid:durableId="251B1B68"/>
  <w16cid:commentId w16cid:paraId="7B2C4140" w16cid:durableId="251C6F2F"/>
  <w16cid:commentId w16cid:paraId="1E6D6F17" w16cid:durableId="251B21EF"/>
  <w16cid:commentId w16cid:paraId="1BF7842C" w16cid:durableId="251C8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CCD8F" w14:textId="77777777" w:rsidR="007C3B8D" w:rsidRDefault="007C3B8D">
      <w:pPr>
        <w:spacing w:after="0" w:line="240" w:lineRule="auto"/>
      </w:pPr>
      <w:r>
        <w:separator/>
      </w:r>
    </w:p>
  </w:endnote>
  <w:endnote w:type="continuationSeparator" w:id="0">
    <w:p w14:paraId="5A3D1B73" w14:textId="77777777" w:rsidR="007C3B8D" w:rsidRDefault="007C3B8D">
      <w:pPr>
        <w:spacing w:after="0" w:line="240" w:lineRule="auto"/>
      </w:pPr>
      <w:r>
        <w:continuationSeparator/>
      </w:r>
    </w:p>
  </w:endnote>
  <w:endnote w:type="continuationNotice" w:id="1">
    <w:p w14:paraId="0BC828A8" w14:textId="77777777" w:rsidR="007C3B8D" w:rsidRDefault="007C3B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129E6" w14:textId="77777777" w:rsidR="007C3B8D" w:rsidRDefault="007C3B8D">
      <w:pPr>
        <w:spacing w:after="0" w:line="240" w:lineRule="auto"/>
      </w:pPr>
      <w:r>
        <w:separator/>
      </w:r>
    </w:p>
  </w:footnote>
  <w:footnote w:type="continuationSeparator" w:id="0">
    <w:p w14:paraId="7F8FFB06" w14:textId="77777777" w:rsidR="007C3B8D" w:rsidRDefault="007C3B8D">
      <w:pPr>
        <w:spacing w:after="0" w:line="240" w:lineRule="auto"/>
      </w:pPr>
      <w:r>
        <w:continuationSeparator/>
      </w:r>
    </w:p>
  </w:footnote>
  <w:footnote w:type="continuationNotice" w:id="1">
    <w:p w14:paraId="39B83623" w14:textId="77777777" w:rsidR="007C3B8D" w:rsidRDefault="007C3B8D">
      <w:pPr>
        <w:spacing w:after="0" w:line="240" w:lineRule="auto"/>
      </w:pPr>
    </w:p>
  </w:footnote>
  <w:footnote w:id="2">
    <w:p w14:paraId="10B0277F" w14:textId="3F63CADB" w:rsidR="00BD6C8F" w:rsidRPr="00160F0F" w:rsidRDefault="00BD6C8F">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miller.81@osu.edu </w:t>
      </w:r>
    </w:p>
    <w:p w14:paraId="726A1B1B" w14:textId="2B8B623E" w:rsidR="0037454A" w:rsidRDefault="0037454A">
      <w:pPr>
        <w:pStyle w:val="FootnoteText"/>
      </w:pPr>
      <w:r w:rsidRPr="00160F0F">
        <w:rPr>
          <w:rFonts w:ascii="Times New Roman" w:hAnsi="Times New Roman" w:cs="Times New Roman"/>
        </w:rPr>
        <w:t>ORCI</w:t>
      </w:r>
      <w:r w:rsidR="007F1E96" w:rsidRPr="00160F0F">
        <w:rPr>
          <w:rFonts w:ascii="Times New Roman" w:hAnsi="Times New Roman" w:cs="Times New Roman"/>
        </w:rPr>
        <w:t xml:space="preserve">D: </w:t>
      </w:r>
      <w:r w:rsidRPr="00160F0F">
        <w:rPr>
          <w:rFonts w:ascii="Times New Roman" w:hAnsi="Times New Roman" w:cs="Times New Roman"/>
        </w:rPr>
        <w:t>Luyu Liu (0000-0002-6684-5570)</w:t>
      </w:r>
      <w:r w:rsidRPr="00160F0F">
        <w:rPr>
          <w:rFonts w:ascii="Times New Roman" w:hAnsi="Times New Roman" w:cs="Times New Roman"/>
        </w:rPr>
        <w:annotationRef/>
      </w:r>
      <w:r w:rsidRPr="00160F0F">
        <w:rPr>
          <w:rFonts w:ascii="Times New Roman" w:hAnsi="Times New Roman" w:cs="Times New Roman"/>
        </w:rPr>
        <w:annotationRef/>
      </w:r>
      <w:r w:rsidRPr="00160F0F">
        <w:rPr>
          <w:rFonts w:ascii="Times New Roman" w:hAnsi="Times New Roman" w:cs="Times New Roman"/>
        </w:rPr>
        <w:annotationRef/>
      </w:r>
      <w:r w:rsidRPr="00160F0F">
        <w:rPr>
          <w:rFonts w:ascii="Times New Roman" w:hAnsi="Times New Roman" w:cs="Times New Roman"/>
        </w:rPr>
        <w:t>,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r, Adam">
    <w15:presenceInfo w15:providerId="AD" w15:userId="S::porr.4@osu.edu::0e483d1f-e94f-4d7d-9beb-e2c4c48fc993"/>
  </w15:person>
  <w15:person w15:author="Liu, Luyu">
    <w15:presenceInfo w15:providerId="AD" w15:userId="S::liu.6544@buckeyemail.osu.edu::90a8bb98-8228-4d90-977f-89d96ed9d3c4"/>
  </w15:person>
  <w15:person w15:author="Luyu Liu">
    <w15:presenceInfo w15:providerId="Windows Live" w15:userId="3cff0f5b7d879135"/>
  </w15:person>
  <w15:person w15:author="Miller, Harvey">
    <w15:presenceInfo w15:providerId="AD" w15:userId="S::miller.81@osu.edu::a502b954-5642-4a2a-8f22-6e0bbb41520b"/>
  </w15:person>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F87"/>
    <w:rsid w:val="00032555"/>
    <w:rsid w:val="00032F21"/>
    <w:rsid w:val="00033300"/>
    <w:rsid w:val="000357A8"/>
    <w:rsid w:val="00035DEE"/>
    <w:rsid w:val="00035FF0"/>
    <w:rsid w:val="000370C8"/>
    <w:rsid w:val="00037835"/>
    <w:rsid w:val="00037E7F"/>
    <w:rsid w:val="000414CB"/>
    <w:rsid w:val="00041844"/>
    <w:rsid w:val="00041C01"/>
    <w:rsid w:val="0004257C"/>
    <w:rsid w:val="00042A2F"/>
    <w:rsid w:val="000437BD"/>
    <w:rsid w:val="00045A11"/>
    <w:rsid w:val="0004677D"/>
    <w:rsid w:val="0004699B"/>
    <w:rsid w:val="000473D2"/>
    <w:rsid w:val="000504BC"/>
    <w:rsid w:val="00050B43"/>
    <w:rsid w:val="0005153B"/>
    <w:rsid w:val="00052511"/>
    <w:rsid w:val="000527DF"/>
    <w:rsid w:val="000529B7"/>
    <w:rsid w:val="00052C25"/>
    <w:rsid w:val="00053B09"/>
    <w:rsid w:val="00053F29"/>
    <w:rsid w:val="00053F94"/>
    <w:rsid w:val="000545D2"/>
    <w:rsid w:val="000548E7"/>
    <w:rsid w:val="0005513F"/>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BA1"/>
    <w:rsid w:val="00084E46"/>
    <w:rsid w:val="00084F14"/>
    <w:rsid w:val="00085658"/>
    <w:rsid w:val="00085C00"/>
    <w:rsid w:val="00085D9E"/>
    <w:rsid w:val="00086405"/>
    <w:rsid w:val="000873E7"/>
    <w:rsid w:val="00091B6E"/>
    <w:rsid w:val="00093E74"/>
    <w:rsid w:val="000940D4"/>
    <w:rsid w:val="000942AA"/>
    <w:rsid w:val="000949CC"/>
    <w:rsid w:val="0009617D"/>
    <w:rsid w:val="00097269"/>
    <w:rsid w:val="0009778F"/>
    <w:rsid w:val="000A007E"/>
    <w:rsid w:val="000A0E49"/>
    <w:rsid w:val="000A15A9"/>
    <w:rsid w:val="000A233B"/>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382"/>
    <w:rsid w:val="000C0C57"/>
    <w:rsid w:val="000C23C8"/>
    <w:rsid w:val="000C3AFA"/>
    <w:rsid w:val="000C503A"/>
    <w:rsid w:val="000C7444"/>
    <w:rsid w:val="000D0027"/>
    <w:rsid w:val="000D0C76"/>
    <w:rsid w:val="000D196D"/>
    <w:rsid w:val="000D3141"/>
    <w:rsid w:val="000D3DCA"/>
    <w:rsid w:val="000D439A"/>
    <w:rsid w:val="000D516A"/>
    <w:rsid w:val="000D523C"/>
    <w:rsid w:val="000D6652"/>
    <w:rsid w:val="000D7799"/>
    <w:rsid w:val="000D794D"/>
    <w:rsid w:val="000E1C43"/>
    <w:rsid w:val="000E2204"/>
    <w:rsid w:val="000E23F3"/>
    <w:rsid w:val="000E2E51"/>
    <w:rsid w:val="000E3445"/>
    <w:rsid w:val="000E358A"/>
    <w:rsid w:val="000E4161"/>
    <w:rsid w:val="000E51DF"/>
    <w:rsid w:val="000E6248"/>
    <w:rsid w:val="000E6398"/>
    <w:rsid w:val="000E7E5C"/>
    <w:rsid w:val="000E7F6F"/>
    <w:rsid w:val="000F0785"/>
    <w:rsid w:val="000F178A"/>
    <w:rsid w:val="000F17B5"/>
    <w:rsid w:val="000F2645"/>
    <w:rsid w:val="000F29E2"/>
    <w:rsid w:val="000F2D37"/>
    <w:rsid w:val="000F45D1"/>
    <w:rsid w:val="000F46D9"/>
    <w:rsid w:val="000F5437"/>
    <w:rsid w:val="000F5B12"/>
    <w:rsid w:val="000F5C61"/>
    <w:rsid w:val="000F6F29"/>
    <w:rsid w:val="000F7AC9"/>
    <w:rsid w:val="0010034D"/>
    <w:rsid w:val="00101438"/>
    <w:rsid w:val="001015AC"/>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10173"/>
    <w:rsid w:val="001108B3"/>
    <w:rsid w:val="00110F32"/>
    <w:rsid w:val="0011218F"/>
    <w:rsid w:val="001124B9"/>
    <w:rsid w:val="00112563"/>
    <w:rsid w:val="00112935"/>
    <w:rsid w:val="00112FB6"/>
    <w:rsid w:val="00115C73"/>
    <w:rsid w:val="00116A99"/>
    <w:rsid w:val="00117F7C"/>
    <w:rsid w:val="00120846"/>
    <w:rsid w:val="00120B7F"/>
    <w:rsid w:val="00120F60"/>
    <w:rsid w:val="00121F74"/>
    <w:rsid w:val="00121FD4"/>
    <w:rsid w:val="00122A93"/>
    <w:rsid w:val="00122B1B"/>
    <w:rsid w:val="00123AD3"/>
    <w:rsid w:val="0012561C"/>
    <w:rsid w:val="001260C4"/>
    <w:rsid w:val="001268E9"/>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C4A"/>
    <w:rsid w:val="0014217A"/>
    <w:rsid w:val="00142D24"/>
    <w:rsid w:val="0014547E"/>
    <w:rsid w:val="00147752"/>
    <w:rsid w:val="00147924"/>
    <w:rsid w:val="00147EDC"/>
    <w:rsid w:val="0015182D"/>
    <w:rsid w:val="0015200C"/>
    <w:rsid w:val="00153A8B"/>
    <w:rsid w:val="00153BA0"/>
    <w:rsid w:val="00153C97"/>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DC"/>
    <w:rsid w:val="001806BF"/>
    <w:rsid w:val="00183BE4"/>
    <w:rsid w:val="001840EE"/>
    <w:rsid w:val="001844DD"/>
    <w:rsid w:val="001847F5"/>
    <w:rsid w:val="001866CF"/>
    <w:rsid w:val="0018670F"/>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D4"/>
    <w:rsid w:val="001B2405"/>
    <w:rsid w:val="001B2611"/>
    <w:rsid w:val="001B2FF4"/>
    <w:rsid w:val="001B3FD8"/>
    <w:rsid w:val="001B44E9"/>
    <w:rsid w:val="001B4A5B"/>
    <w:rsid w:val="001B5190"/>
    <w:rsid w:val="001B5F49"/>
    <w:rsid w:val="001B68DB"/>
    <w:rsid w:val="001B79EB"/>
    <w:rsid w:val="001C208D"/>
    <w:rsid w:val="001C2697"/>
    <w:rsid w:val="001C2781"/>
    <w:rsid w:val="001C2B46"/>
    <w:rsid w:val="001C2EB4"/>
    <w:rsid w:val="001C5129"/>
    <w:rsid w:val="001C5F23"/>
    <w:rsid w:val="001C613E"/>
    <w:rsid w:val="001C67B7"/>
    <w:rsid w:val="001C6CB0"/>
    <w:rsid w:val="001C6D75"/>
    <w:rsid w:val="001C716E"/>
    <w:rsid w:val="001C74AE"/>
    <w:rsid w:val="001D063A"/>
    <w:rsid w:val="001D16C8"/>
    <w:rsid w:val="001D2E9D"/>
    <w:rsid w:val="001D4175"/>
    <w:rsid w:val="001D587C"/>
    <w:rsid w:val="001D66FF"/>
    <w:rsid w:val="001D698C"/>
    <w:rsid w:val="001E0AA3"/>
    <w:rsid w:val="001E0E0C"/>
    <w:rsid w:val="001E2E38"/>
    <w:rsid w:val="001E3061"/>
    <w:rsid w:val="001E39C5"/>
    <w:rsid w:val="001E47A7"/>
    <w:rsid w:val="001E4B41"/>
    <w:rsid w:val="001E5726"/>
    <w:rsid w:val="001E5DD0"/>
    <w:rsid w:val="001E6440"/>
    <w:rsid w:val="001F06E3"/>
    <w:rsid w:val="001F0A0E"/>
    <w:rsid w:val="001F214F"/>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B0D"/>
    <w:rsid w:val="002145A0"/>
    <w:rsid w:val="00214AF9"/>
    <w:rsid w:val="00214F3C"/>
    <w:rsid w:val="00215D5C"/>
    <w:rsid w:val="00216A2C"/>
    <w:rsid w:val="00216FFC"/>
    <w:rsid w:val="002204D8"/>
    <w:rsid w:val="00220D5A"/>
    <w:rsid w:val="002212B5"/>
    <w:rsid w:val="00221B9A"/>
    <w:rsid w:val="00221F09"/>
    <w:rsid w:val="0022290C"/>
    <w:rsid w:val="00223B6D"/>
    <w:rsid w:val="002264DF"/>
    <w:rsid w:val="00230862"/>
    <w:rsid w:val="00230D72"/>
    <w:rsid w:val="00230E08"/>
    <w:rsid w:val="002319ED"/>
    <w:rsid w:val="00232807"/>
    <w:rsid w:val="00232FF5"/>
    <w:rsid w:val="00233A7B"/>
    <w:rsid w:val="00233A99"/>
    <w:rsid w:val="002353BE"/>
    <w:rsid w:val="00236875"/>
    <w:rsid w:val="00236EB9"/>
    <w:rsid w:val="002375E6"/>
    <w:rsid w:val="00237A51"/>
    <w:rsid w:val="00240058"/>
    <w:rsid w:val="002403A3"/>
    <w:rsid w:val="0024178A"/>
    <w:rsid w:val="002417A2"/>
    <w:rsid w:val="00242278"/>
    <w:rsid w:val="00242FCE"/>
    <w:rsid w:val="0024313E"/>
    <w:rsid w:val="002432E1"/>
    <w:rsid w:val="0024384F"/>
    <w:rsid w:val="0024453F"/>
    <w:rsid w:val="0024529C"/>
    <w:rsid w:val="00245839"/>
    <w:rsid w:val="00246687"/>
    <w:rsid w:val="00247644"/>
    <w:rsid w:val="00247E5F"/>
    <w:rsid w:val="002510D3"/>
    <w:rsid w:val="00252622"/>
    <w:rsid w:val="002537B6"/>
    <w:rsid w:val="0025496A"/>
    <w:rsid w:val="00255044"/>
    <w:rsid w:val="002557B3"/>
    <w:rsid w:val="00256B9F"/>
    <w:rsid w:val="00260068"/>
    <w:rsid w:val="00260EEB"/>
    <w:rsid w:val="0026229D"/>
    <w:rsid w:val="0026364D"/>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AE0"/>
    <w:rsid w:val="00287285"/>
    <w:rsid w:val="002906B1"/>
    <w:rsid w:val="002916DC"/>
    <w:rsid w:val="00291FA1"/>
    <w:rsid w:val="002921B5"/>
    <w:rsid w:val="00292433"/>
    <w:rsid w:val="00292CAA"/>
    <w:rsid w:val="002934F6"/>
    <w:rsid w:val="00294ECC"/>
    <w:rsid w:val="00295C68"/>
    <w:rsid w:val="00296189"/>
    <w:rsid w:val="00296DFF"/>
    <w:rsid w:val="002974C8"/>
    <w:rsid w:val="002A0959"/>
    <w:rsid w:val="002A10F5"/>
    <w:rsid w:val="002A3110"/>
    <w:rsid w:val="002A36C1"/>
    <w:rsid w:val="002A42B6"/>
    <w:rsid w:val="002A470C"/>
    <w:rsid w:val="002A5516"/>
    <w:rsid w:val="002A5DEA"/>
    <w:rsid w:val="002A748A"/>
    <w:rsid w:val="002A7556"/>
    <w:rsid w:val="002A7827"/>
    <w:rsid w:val="002B0613"/>
    <w:rsid w:val="002B0F31"/>
    <w:rsid w:val="002B2CAC"/>
    <w:rsid w:val="002B33B6"/>
    <w:rsid w:val="002B3C27"/>
    <w:rsid w:val="002B4610"/>
    <w:rsid w:val="002B4FA3"/>
    <w:rsid w:val="002B61E8"/>
    <w:rsid w:val="002B6265"/>
    <w:rsid w:val="002B6501"/>
    <w:rsid w:val="002B682B"/>
    <w:rsid w:val="002B749A"/>
    <w:rsid w:val="002C0C98"/>
    <w:rsid w:val="002C136A"/>
    <w:rsid w:val="002C196A"/>
    <w:rsid w:val="002C2454"/>
    <w:rsid w:val="002C2E29"/>
    <w:rsid w:val="002C4205"/>
    <w:rsid w:val="002C4681"/>
    <w:rsid w:val="002C53A5"/>
    <w:rsid w:val="002C5F3A"/>
    <w:rsid w:val="002C7798"/>
    <w:rsid w:val="002C7CDB"/>
    <w:rsid w:val="002D001D"/>
    <w:rsid w:val="002D03CB"/>
    <w:rsid w:val="002D0D38"/>
    <w:rsid w:val="002D18F1"/>
    <w:rsid w:val="002D3AFB"/>
    <w:rsid w:val="002D430D"/>
    <w:rsid w:val="002D4FCF"/>
    <w:rsid w:val="002D55E5"/>
    <w:rsid w:val="002D5EA1"/>
    <w:rsid w:val="002D6146"/>
    <w:rsid w:val="002D67F4"/>
    <w:rsid w:val="002D6A4B"/>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DFC"/>
    <w:rsid w:val="002F1139"/>
    <w:rsid w:val="002F1441"/>
    <w:rsid w:val="002F1564"/>
    <w:rsid w:val="002F1E35"/>
    <w:rsid w:val="002F3079"/>
    <w:rsid w:val="002F397F"/>
    <w:rsid w:val="002F4D78"/>
    <w:rsid w:val="002F4FBD"/>
    <w:rsid w:val="002F5A0F"/>
    <w:rsid w:val="002F5AB8"/>
    <w:rsid w:val="002F5D55"/>
    <w:rsid w:val="002F5F17"/>
    <w:rsid w:val="002F6A40"/>
    <w:rsid w:val="002F6A9B"/>
    <w:rsid w:val="002F7E17"/>
    <w:rsid w:val="0030068C"/>
    <w:rsid w:val="00300F67"/>
    <w:rsid w:val="00302216"/>
    <w:rsid w:val="003024DA"/>
    <w:rsid w:val="003026D4"/>
    <w:rsid w:val="00304C4D"/>
    <w:rsid w:val="00304EB2"/>
    <w:rsid w:val="00306121"/>
    <w:rsid w:val="00306C36"/>
    <w:rsid w:val="00307B27"/>
    <w:rsid w:val="00307D08"/>
    <w:rsid w:val="00310E98"/>
    <w:rsid w:val="00310EA1"/>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A67"/>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40D9B"/>
    <w:rsid w:val="00340EDC"/>
    <w:rsid w:val="00345316"/>
    <w:rsid w:val="003454F6"/>
    <w:rsid w:val="0034562F"/>
    <w:rsid w:val="003470A2"/>
    <w:rsid w:val="0034745C"/>
    <w:rsid w:val="003503C0"/>
    <w:rsid w:val="003504D6"/>
    <w:rsid w:val="00350E40"/>
    <w:rsid w:val="003512F1"/>
    <w:rsid w:val="00351530"/>
    <w:rsid w:val="0035194F"/>
    <w:rsid w:val="00352101"/>
    <w:rsid w:val="00352693"/>
    <w:rsid w:val="00353810"/>
    <w:rsid w:val="00353D8E"/>
    <w:rsid w:val="00353DC7"/>
    <w:rsid w:val="0035511C"/>
    <w:rsid w:val="00356F49"/>
    <w:rsid w:val="00357BEC"/>
    <w:rsid w:val="00357EB3"/>
    <w:rsid w:val="003605FC"/>
    <w:rsid w:val="00361C47"/>
    <w:rsid w:val="00362B26"/>
    <w:rsid w:val="00362CD1"/>
    <w:rsid w:val="00362D3B"/>
    <w:rsid w:val="0036360F"/>
    <w:rsid w:val="00363ECB"/>
    <w:rsid w:val="003647E4"/>
    <w:rsid w:val="00367375"/>
    <w:rsid w:val="00367C4B"/>
    <w:rsid w:val="003705BB"/>
    <w:rsid w:val="00370A01"/>
    <w:rsid w:val="0037113E"/>
    <w:rsid w:val="003716EB"/>
    <w:rsid w:val="00372057"/>
    <w:rsid w:val="00373180"/>
    <w:rsid w:val="0037454A"/>
    <w:rsid w:val="003749F2"/>
    <w:rsid w:val="00374E89"/>
    <w:rsid w:val="00376575"/>
    <w:rsid w:val="00376F3E"/>
    <w:rsid w:val="00377DDF"/>
    <w:rsid w:val="00381499"/>
    <w:rsid w:val="0038245D"/>
    <w:rsid w:val="00382C8E"/>
    <w:rsid w:val="00382DF6"/>
    <w:rsid w:val="00383525"/>
    <w:rsid w:val="00383D78"/>
    <w:rsid w:val="003845B6"/>
    <w:rsid w:val="00385A5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2627"/>
    <w:rsid w:val="003C3016"/>
    <w:rsid w:val="003C3999"/>
    <w:rsid w:val="003C3CED"/>
    <w:rsid w:val="003C3D82"/>
    <w:rsid w:val="003C4099"/>
    <w:rsid w:val="003C4579"/>
    <w:rsid w:val="003C46B3"/>
    <w:rsid w:val="003C5476"/>
    <w:rsid w:val="003C5901"/>
    <w:rsid w:val="003C5DF5"/>
    <w:rsid w:val="003C7065"/>
    <w:rsid w:val="003C757D"/>
    <w:rsid w:val="003C7963"/>
    <w:rsid w:val="003C7E5E"/>
    <w:rsid w:val="003D0F04"/>
    <w:rsid w:val="003D1C41"/>
    <w:rsid w:val="003D25CF"/>
    <w:rsid w:val="003D2842"/>
    <w:rsid w:val="003D36EE"/>
    <w:rsid w:val="003D5695"/>
    <w:rsid w:val="003D599D"/>
    <w:rsid w:val="003D5DAE"/>
    <w:rsid w:val="003D7551"/>
    <w:rsid w:val="003E11D4"/>
    <w:rsid w:val="003E12B1"/>
    <w:rsid w:val="003E2A0E"/>
    <w:rsid w:val="003E38F9"/>
    <w:rsid w:val="003E3F12"/>
    <w:rsid w:val="003E58FC"/>
    <w:rsid w:val="003E64BA"/>
    <w:rsid w:val="003F16FF"/>
    <w:rsid w:val="003F1C86"/>
    <w:rsid w:val="003F2249"/>
    <w:rsid w:val="003F2544"/>
    <w:rsid w:val="003F29E9"/>
    <w:rsid w:val="003F2B17"/>
    <w:rsid w:val="003F2CD3"/>
    <w:rsid w:val="003F3B43"/>
    <w:rsid w:val="003F3C6D"/>
    <w:rsid w:val="003F3D7E"/>
    <w:rsid w:val="003F49E5"/>
    <w:rsid w:val="003F509C"/>
    <w:rsid w:val="003F53F4"/>
    <w:rsid w:val="003F60A1"/>
    <w:rsid w:val="003F612C"/>
    <w:rsid w:val="003F64B4"/>
    <w:rsid w:val="003F7CD0"/>
    <w:rsid w:val="0040013F"/>
    <w:rsid w:val="0040073E"/>
    <w:rsid w:val="00400E5B"/>
    <w:rsid w:val="00400E9A"/>
    <w:rsid w:val="00401223"/>
    <w:rsid w:val="00401EDE"/>
    <w:rsid w:val="00401F95"/>
    <w:rsid w:val="00401F96"/>
    <w:rsid w:val="004028E8"/>
    <w:rsid w:val="00405904"/>
    <w:rsid w:val="0040693C"/>
    <w:rsid w:val="00407006"/>
    <w:rsid w:val="00407C0D"/>
    <w:rsid w:val="00410B88"/>
    <w:rsid w:val="0041144A"/>
    <w:rsid w:val="00411460"/>
    <w:rsid w:val="00411975"/>
    <w:rsid w:val="00413119"/>
    <w:rsid w:val="004136E0"/>
    <w:rsid w:val="00413DD7"/>
    <w:rsid w:val="004151FE"/>
    <w:rsid w:val="00415389"/>
    <w:rsid w:val="00415FC5"/>
    <w:rsid w:val="0041618A"/>
    <w:rsid w:val="00417161"/>
    <w:rsid w:val="00420382"/>
    <w:rsid w:val="0042092C"/>
    <w:rsid w:val="00421013"/>
    <w:rsid w:val="00421E17"/>
    <w:rsid w:val="00421EF7"/>
    <w:rsid w:val="00422D94"/>
    <w:rsid w:val="00422E6A"/>
    <w:rsid w:val="00422F94"/>
    <w:rsid w:val="00423081"/>
    <w:rsid w:val="00424041"/>
    <w:rsid w:val="00424114"/>
    <w:rsid w:val="0042621E"/>
    <w:rsid w:val="0042630A"/>
    <w:rsid w:val="00427FBD"/>
    <w:rsid w:val="0043055A"/>
    <w:rsid w:val="0043094D"/>
    <w:rsid w:val="004309F0"/>
    <w:rsid w:val="00430CF4"/>
    <w:rsid w:val="00431277"/>
    <w:rsid w:val="004315AA"/>
    <w:rsid w:val="00431B16"/>
    <w:rsid w:val="00432B53"/>
    <w:rsid w:val="00433557"/>
    <w:rsid w:val="0043429B"/>
    <w:rsid w:val="00435413"/>
    <w:rsid w:val="00435EC6"/>
    <w:rsid w:val="00437946"/>
    <w:rsid w:val="00437B11"/>
    <w:rsid w:val="004409CA"/>
    <w:rsid w:val="00440B6F"/>
    <w:rsid w:val="00440C78"/>
    <w:rsid w:val="00441B1F"/>
    <w:rsid w:val="00443F16"/>
    <w:rsid w:val="004445B4"/>
    <w:rsid w:val="004458AA"/>
    <w:rsid w:val="00447FA8"/>
    <w:rsid w:val="0045061F"/>
    <w:rsid w:val="00452DA8"/>
    <w:rsid w:val="00453183"/>
    <w:rsid w:val="00453313"/>
    <w:rsid w:val="0045336A"/>
    <w:rsid w:val="00454B3D"/>
    <w:rsid w:val="00454F39"/>
    <w:rsid w:val="004551E6"/>
    <w:rsid w:val="00455EDD"/>
    <w:rsid w:val="004563E0"/>
    <w:rsid w:val="00456E7C"/>
    <w:rsid w:val="00457A96"/>
    <w:rsid w:val="00460A15"/>
    <w:rsid w:val="0046276C"/>
    <w:rsid w:val="00462B82"/>
    <w:rsid w:val="00462DB0"/>
    <w:rsid w:val="0046336E"/>
    <w:rsid w:val="00464275"/>
    <w:rsid w:val="0046486F"/>
    <w:rsid w:val="004656B5"/>
    <w:rsid w:val="00466C12"/>
    <w:rsid w:val="00466C1B"/>
    <w:rsid w:val="004705A2"/>
    <w:rsid w:val="00470B6D"/>
    <w:rsid w:val="00470EA6"/>
    <w:rsid w:val="00471249"/>
    <w:rsid w:val="004718A4"/>
    <w:rsid w:val="00472CAF"/>
    <w:rsid w:val="00473333"/>
    <w:rsid w:val="00473F16"/>
    <w:rsid w:val="004752EB"/>
    <w:rsid w:val="004760FD"/>
    <w:rsid w:val="00476552"/>
    <w:rsid w:val="0047676B"/>
    <w:rsid w:val="004767A3"/>
    <w:rsid w:val="00476E7F"/>
    <w:rsid w:val="00477B4E"/>
    <w:rsid w:val="0048007A"/>
    <w:rsid w:val="00480C15"/>
    <w:rsid w:val="00481466"/>
    <w:rsid w:val="004819BF"/>
    <w:rsid w:val="004834CC"/>
    <w:rsid w:val="00483C7C"/>
    <w:rsid w:val="00483D98"/>
    <w:rsid w:val="00483E74"/>
    <w:rsid w:val="00484004"/>
    <w:rsid w:val="00484E0A"/>
    <w:rsid w:val="0048608C"/>
    <w:rsid w:val="0048746E"/>
    <w:rsid w:val="00487870"/>
    <w:rsid w:val="00487EBC"/>
    <w:rsid w:val="004900BA"/>
    <w:rsid w:val="00490761"/>
    <w:rsid w:val="00490832"/>
    <w:rsid w:val="00490B5C"/>
    <w:rsid w:val="004912A4"/>
    <w:rsid w:val="00491D58"/>
    <w:rsid w:val="0049227F"/>
    <w:rsid w:val="0049275D"/>
    <w:rsid w:val="00492777"/>
    <w:rsid w:val="00493219"/>
    <w:rsid w:val="00494A59"/>
    <w:rsid w:val="00494B03"/>
    <w:rsid w:val="00494D56"/>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870"/>
    <w:rsid w:val="004B5A8E"/>
    <w:rsid w:val="004B6127"/>
    <w:rsid w:val="004C23D5"/>
    <w:rsid w:val="004C2480"/>
    <w:rsid w:val="004C2A7B"/>
    <w:rsid w:val="004C331E"/>
    <w:rsid w:val="004C44B5"/>
    <w:rsid w:val="004C4717"/>
    <w:rsid w:val="004C4A41"/>
    <w:rsid w:val="004C4B9E"/>
    <w:rsid w:val="004C533F"/>
    <w:rsid w:val="004C6580"/>
    <w:rsid w:val="004C7864"/>
    <w:rsid w:val="004D0516"/>
    <w:rsid w:val="004D082B"/>
    <w:rsid w:val="004D21FC"/>
    <w:rsid w:val="004D3424"/>
    <w:rsid w:val="004D6A75"/>
    <w:rsid w:val="004D726F"/>
    <w:rsid w:val="004D78B2"/>
    <w:rsid w:val="004D797D"/>
    <w:rsid w:val="004E07BC"/>
    <w:rsid w:val="004E0A7E"/>
    <w:rsid w:val="004E149F"/>
    <w:rsid w:val="004E1A3E"/>
    <w:rsid w:val="004E1AD2"/>
    <w:rsid w:val="004E348C"/>
    <w:rsid w:val="004E3BF8"/>
    <w:rsid w:val="004E49CB"/>
    <w:rsid w:val="004E5438"/>
    <w:rsid w:val="004E54A0"/>
    <w:rsid w:val="004E5B9A"/>
    <w:rsid w:val="004E6100"/>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6955"/>
    <w:rsid w:val="00506F91"/>
    <w:rsid w:val="00507486"/>
    <w:rsid w:val="00512E26"/>
    <w:rsid w:val="00513D8B"/>
    <w:rsid w:val="005140BE"/>
    <w:rsid w:val="00516D40"/>
    <w:rsid w:val="0051784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501E"/>
    <w:rsid w:val="005368B6"/>
    <w:rsid w:val="00536D67"/>
    <w:rsid w:val="00537C02"/>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7013D"/>
    <w:rsid w:val="005708A7"/>
    <w:rsid w:val="0057147F"/>
    <w:rsid w:val="00571FC9"/>
    <w:rsid w:val="005722D0"/>
    <w:rsid w:val="005728B3"/>
    <w:rsid w:val="005729D4"/>
    <w:rsid w:val="00573994"/>
    <w:rsid w:val="0057440B"/>
    <w:rsid w:val="00574BED"/>
    <w:rsid w:val="005769E0"/>
    <w:rsid w:val="00576FB1"/>
    <w:rsid w:val="00580013"/>
    <w:rsid w:val="00581A4E"/>
    <w:rsid w:val="00581C56"/>
    <w:rsid w:val="00581F47"/>
    <w:rsid w:val="0058260F"/>
    <w:rsid w:val="005837DA"/>
    <w:rsid w:val="0058449F"/>
    <w:rsid w:val="00584B28"/>
    <w:rsid w:val="00585AE8"/>
    <w:rsid w:val="00587A1D"/>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7E88"/>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AB8"/>
    <w:rsid w:val="005D6B15"/>
    <w:rsid w:val="005D7841"/>
    <w:rsid w:val="005D78EC"/>
    <w:rsid w:val="005D7F21"/>
    <w:rsid w:val="005E0EDA"/>
    <w:rsid w:val="005E1439"/>
    <w:rsid w:val="005E18E3"/>
    <w:rsid w:val="005E1CD7"/>
    <w:rsid w:val="005E25B4"/>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11BB"/>
    <w:rsid w:val="00621DA8"/>
    <w:rsid w:val="0062266E"/>
    <w:rsid w:val="00623BD2"/>
    <w:rsid w:val="00624D61"/>
    <w:rsid w:val="006251AF"/>
    <w:rsid w:val="00625215"/>
    <w:rsid w:val="006253EF"/>
    <w:rsid w:val="00626327"/>
    <w:rsid w:val="006272A2"/>
    <w:rsid w:val="006274E1"/>
    <w:rsid w:val="00627F35"/>
    <w:rsid w:val="00630486"/>
    <w:rsid w:val="0063141F"/>
    <w:rsid w:val="00631E07"/>
    <w:rsid w:val="006333C9"/>
    <w:rsid w:val="006362C7"/>
    <w:rsid w:val="00636BD2"/>
    <w:rsid w:val="00636F64"/>
    <w:rsid w:val="00637F85"/>
    <w:rsid w:val="0064010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FA0"/>
    <w:rsid w:val="0067445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EB"/>
    <w:rsid w:val="006901E9"/>
    <w:rsid w:val="006908C5"/>
    <w:rsid w:val="00690C5F"/>
    <w:rsid w:val="006919A2"/>
    <w:rsid w:val="00692D02"/>
    <w:rsid w:val="0069475D"/>
    <w:rsid w:val="00695864"/>
    <w:rsid w:val="00696101"/>
    <w:rsid w:val="00697B8F"/>
    <w:rsid w:val="006A0307"/>
    <w:rsid w:val="006A1736"/>
    <w:rsid w:val="006A1989"/>
    <w:rsid w:val="006A2502"/>
    <w:rsid w:val="006A2E54"/>
    <w:rsid w:val="006A32BE"/>
    <w:rsid w:val="006A34F2"/>
    <w:rsid w:val="006A3955"/>
    <w:rsid w:val="006A4599"/>
    <w:rsid w:val="006A4950"/>
    <w:rsid w:val="006A529A"/>
    <w:rsid w:val="006A5D8F"/>
    <w:rsid w:val="006A6EF4"/>
    <w:rsid w:val="006B11A7"/>
    <w:rsid w:val="006B56EA"/>
    <w:rsid w:val="006B7FBE"/>
    <w:rsid w:val="006B7FF3"/>
    <w:rsid w:val="006C1A5B"/>
    <w:rsid w:val="006C1B92"/>
    <w:rsid w:val="006C2507"/>
    <w:rsid w:val="006C2662"/>
    <w:rsid w:val="006C33DB"/>
    <w:rsid w:val="006C383D"/>
    <w:rsid w:val="006C406E"/>
    <w:rsid w:val="006C4E92"/>
    <w:rsid w:val="006C4EAF"/>
    <w:rsid w:val="006C5B89"/>
    <w:rsid w:val="006C61C3"/>
    <w:rsid w:val="006C65B5"/>
    <w:rsid w:val="006C7420"/>
    <w:rsid w:val="006C7785"/>
    <w:rsid w:val="006C7A1E"/>
    <w:rsid w:val="006D02D6"/>
    <w:rsid w:val="006D0DA2"/>
    <w:rsid w:val="006D1009"/>
    <w:rsid w:val="006D22A5"/>
    <w:rsid w:val="006D3249"/>
    <w:rsid w:val="006D3C70"/>
    <w:rsid w:val="006D4B71"/>
    <w:rsid w:val="006D51A0"/>
    <w:rsid w:val="006D600B"/>
    <w:rsid w:val="006D7048"/>
    <w:rsid w:val="006D71ED"/>
    <w:rsid w:val="006E02CD"/>
    <w:rsid w:val="006E1C6F"/>
    <w:rsid w:val="006E1FD4"/>
    <w:rsid w:val="006E331E"/>
    <w:rsid w:val="006E387A"/>
    <w:rsid w:val="006E4918"/>
    <w:rsid w:val="006E652D"/>
    <w:rsid w:val="006E6C82"/>
    <w:rsid w:val="006F04F6"/>
    <w:rsid w:val="006F2548"/>
    <w:rsid w:val="006F68CB"/>
    <w:rsid w:val="006F68DF"/>
    <w:rsid w:val="006F6EB7"/>
    <w:rsid w:val="006F79E3"/>
    <w:rsid w:val="0070243C"/>
    <w:rsid w:val="00703B53"/>
    <w:rsid w:val="00706128"/>
    <w:rsid w:val="00707371"/>
    <w:rsid w:val="007102E6"/>
    <w:rsid w:val="007104A3"/>
    <w:rsid w:val="007105DA"/>
    <w:rsid w:val="00710AFD"/>
    <w:rsid w:val="00710EE6"/>
    <w:rsid w:val="00711016"/>
    <w:rsid w:val="0071212B"/>
    <w:rsid w:val="007123A9"/>
    <w:rsid w:val="0071429E"/>
    <w:rsid w:val="00714C41"/>
    <w:rsid w:val="00716D6C"/>
    <w:rsid w:val="00717ABB"/>
    <w:rsid w:val="00720627"/>
    <w:rsid w:val="00720D25"/>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7E3"/>
    <w:rsid w:val="0075070A"/>
    <w:rsid w:val="00751E78"/>
    <w:rsid w:val="00752A58"/>
    <w:rsid w:val="007533C8"/>
    <w:rsid w:val="00753F86"/>
    <w:rsid w:val="00755185"/>
    <w:rsid w:val="0075648D"/>
    <w:rsid w:val="00761349"/>
    <w:rsid w:val="00761787"/>
    <w:rsid w:val="00761E41"/>
    <w:rsid w:val="007630F9"/>
    <w:rsid w:val="0076607B"/>
    <w:rsid w:val="00766D1D"/>
    <w:rsid w:val="007701AF"/>
    <w:rsid w:val="007713DF"/>
    <w:rsid w:val="00771433"/>
    <w:rsid w:val="007719CD"/>
    <w:rsid w:val="00771BC4"/>
    <w:rsid w:val="007722C8"/>
    <w:rsid w:val="00772FDC"/>
    <w:rsid w:val="00773372"/>
    <w:rsid w:val="007744E9"/>
    <w:rsid w:val="007746C6"/>
    <w:rsid w:val="007747CB"/>
    <w:rsid w:val="00774D3A"/>
    <w:rsid w:val="00776B6D"/>
    <w:rsid w:val="00777A4A"/>
    <w:rsid w:val="00777F78"/>
    <w:rsid w:val="00780D93"/>
    <w:rsid w:val="00781553"/>
    <w:rsid w:val="00781A65"/>
    <w:rsid w:val="007824C1"/>
    <w:rsid w:val="00782905"/>
    <w:rsid w:val="0078463D"/>
    <w:rsid w:val="00786B12"/>
    <w:rsid w:val="007905FA"/>
    <w:rsid w:val="0079283C"/>
    <w:rsid w:val="00792B99"/>
    <w:rsid w:val="0079344B"/>
    <w:rsid w:val="007934FE"/>
    <w:rsid w:val="00793EDA"/>
    <w:rsid w:val="00794E64"/>
    <w:rsid w:val="007950AB"/>
    <w:rsid w:val="0079538D"/>
    <w:rsid w:val="00795F4F"/>
    <w:rsid w:val="00796167"/>
    <w:rsid w:val="007A02DC"/>
    <w:rsid w:val="007A21B6"/>
    <w:rsid w:val="007A2A1E"/>
    <w:rsid w:val="007A390F"/>
    <w:rsid w:val="007A4DF4"/>
    <w:rsid w:val="007A6C5D"/>
    <w:rsid w:val="007A7807"/>
    <w:rsid w:val="007A7F0E"/>
    <w:rsid w:val="007B02A0"/>
    <w:rsid w:val="007B04DB"/>
    <w:rsid w:val="007B1574"/>
    <w:rsid w:val="007B1A88"/>
    <w:rsid w:val="007B1E0A"/>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2992"/>
    <w:rsid w:val="007C30F1"/>
    <w:rsid w:val="007C33E6"/>
    <w:rsid w:val="007C3B8D"/>
    <w:rsid w:val="007C3DFE"/>
    <w:rsid w:val="007C5799"/>
    <w:rsid w:val="007C5F25"/>
    <w:rsid w:val="007C60F8"/>
    <w:rsid w:val="007C6AAE"/>
    <w:rsid w:val="007C759E"/>
    <w:rsid w:val="007C7BF7"/>
    <w:rsid w:val="007C7CA0"/>
    <w:rsid w:val="007D1152"/>
    <w:rsid w:val="007D28C8"/>
    <w:rsid w:val="007D3144"/>
    <w:rsid w:val="007D3BCA"/>
    <w:rsid w:val="007D5C1C"/>
    <w:rsid w:val="007D6484"/>
    <w:rsid w:val="007D697F"/>
    <w:rsid w:val="007D7165"/>
    <w:rsid w:val="007D7287"/>
    <w:rsid w:val="007E0215"/>
    <w:rsid w:val="007E0B82"/>
    <w:rsid w:val="007E1C27"/>
    <w:rsid w:val="007E2875"/>
    <w:rsid w:val="007E2B68"/>
    <w:rsid w:val="007E3F2D"/>
    <w:rsid w:val="007E4B23"/>
    <w:rsid w:val="007E4CB4"/>
    <w:rsid w:val="007E556B"/>
    <w:rsid w:val="007E5685"/>
    <w:rsid w:val="007E5E86"/>
    <w:rsid w:val="007E62F4"/>
    <w:rsid w:val="007E6825"/>
    <w:rsid w:val="007E77A3"/>
    <w:rsid w:val="007E7C66"/>
    <w:rsid w:val="007F0625"/>
    <w:rsid w:val="007F0700"/>
    <w:rsid w:val="007F1E96"/>
    <w:rsid w:val="007F26A3"/>
    <w:rsid w:val="007F3934"/>
    <w:rsid w:val="007F3AB3"/>
    <w:rsid w:val="007F5045"/>
    <w:rsid w:val="007F580A"/>
    <w:rsid w:val="007F66DC"/>
    <w:rsid w:val="007F67CC"/>
    <w:rsid w:val="007F6F11"/>
    <w:rsid w:val="007F78E9"/>
    <w:rsid w:val="0080109E"/>
    <w:rsid w:val="00801D2F"/>
    <w:rsid w:val="00802696"/>
    <w:rsid w:val="0080302D"/>
    <w:rsid w:val="008044FD"/>
    <w:rsid w:val="00804C3E"/>
    <w:rsid w:val="008079B9"/>
    <w:rsid w:val="00810A47"/>
    <w:rsid w:val="00811E55"/>
    <w:rsid w:val="00814640"/>
    <w:rsid w:val="00814A14"/>
    <w:rsid w:val="00815CC1"/>
    <w:rsid w:val="008166FB"/>
    <w:rsid w:val="00816E16"/>
    <w:rsid w:val="00820657"/>
    <w:rsid w:val="0082245B"/>
    <w:rsid w:val="00822E4B"/>
    <w:rsid w:val="0082303C"/>
    <w:rsid w:val="008233B2"/>
    <w:rsid w:val="0082344D"/>
    <w:rsid w:val="00823A1D"/>
    <w:rsid w:val="008240D2"/>
    <w:rsid w:val="00825283"/>
    <w:rsid w:val="00825D63"/>
    <w:rsid w:val="008261D8"/>
    <w:rsid w:val="0082724C"/>
    <w:rsid w:val="008307A5"/>
    <w:rsid w:val="00830FE4"/>
    <w:rsid w:val="008318C5"/>
    <w:rsid w:val="008319F2"/>
    <w:rsid w:val="008325ED"/>
    <w:rsid w:val="00832C38"/>
    <w:rsid w:val="00832F68"/>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72AB"/>
    <w:rsid w:val="008473C7"/>
    <w:rsid w:val="00847C75"/>
    <w:rsid w:val="00850055"/>
    <w:rsid w:val="008501DD"/>
    <w:rsid w:val="00850AB4"/>
    <w:rsid w:val="008511BF"/>
    <w:rsid w:val="008515F1"/>
    <w:rsid w:val="008515F2"/>
    <w:rsid w:val="008522D9"/>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CAF"/>
    <w:rsid w:val="00864FE2"/>
    <w:rsid w:val="00865025"/>
    <w:rsid w:val="00865A61"/>
    <w:rsid w:val="008663A7"/>
    <w:rsid w:val="0086648A"/>
    <w:rsid w:val="00866FD1"/>
    <w:rsid w:val="0087141D"/>
    <w:rsid w:val="00871B0A"/>
    <w:rsid w:val="00872CF0"/>
    <w:rsid w:val="00873EDD"/>
    <w:rsid w:val="008773AA"/>
    <w:rsid w:val="00880462"/>
    <w:rsid w:val="0088069B"/>
    <w:rsid w:val="00881390"/>
    <w:rsid w:val="00881C19"/>
    <w:rsid w:val="008835E4"/>
    <w:rsid w:val="0088385C"/>
    <w:rsid w:val="00883ADC"/>
    <w:rsid w:val="00885479"/>
    <w:rsid w:val="00885621"/>
    <w:rsid w:val="0088580F"/>
    <w:rsid w:val="00885B03"/>
    <w:rsid w:val="00886CD4"/>
    <w:rsid w:val="00890BB9"/>
    <w:rsid w:val="0089536C"/>
    <w:rsid w:val="00895B5E"/>
    <w:rsid w:val="00896BF3"/>
    <w:rsid w:val="00896FA0"/>
    <w:rsid w:val="00897182"/>
    <w:rsid w:val="008973E0"/>
    <w:rsid w:val="008977F4"/>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2F54"/>
    <w:rsid w:val="008E46F6"/>
    <w:rsid w:val="008E4DCD"/>
    <w:rsid w:val="008F027E"/>
    <w:rsid w:val="008F09A3"/>
    <w:rsid w:val="008F1E96"/>
    <w:rsid w:val="008F25DB"/>
    <w:rsid w:val="008F3DD7"/>
    <w:rsid w:val="008F4096"/>
    <w:rsid w:val="008F6342"/>
    <w:rsid w:val="008F6645"/>
    <w:rsid w:val="008F6D52"/>
    <w:rsid w:val="00900210"/>
    <w:rsid w:val="00901223"/>
    <w:rsid w:val="00901944"/>
    <w:rsid w:val="00903258"/>
    <w:rsid w:val="00903663"/>
    <w:rsid w:val="00903B56"/>
    <w:rsid w:val="00904D5E"/>
    <w:rsid w:val="009053AC"/>
    <w:rsid w:val="00905598"/>
    <w:rsid w:val="009060B1"/>
    <w:rsid w:val="0090792B"/>
    <w:rsid w:val="00907B0F"/>
    <w:rsid w:val="009109D4"/>
    <w:rsid w:val="00910ED4"/>
    <w:rsid w:val="00910F57"/>
    <w:rsid w:val="0091395C"/>
    <w:rsid w:val="00916ACF"/>
    <w:rsid w:val="00916FDB"/>
    <w:rsid w:val="0092049D"/>
    <w:rsid w:val="009207FD"/>
    <w:rsid w:val="009208C7"/>
    <w:rsid w:val="009208FA"/>
    <w:rsid w:val="00920C82"/>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FA3"/>
    <w:rsid w:val="00961507"/>
    <w:rsid w:val="009622A8"/>
    <w:rsid w:val="00963E18"/>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80274"/>
    <w:rsid w:val="00980B5C"/>
    <w:rsid w:val="00980CD5"/>
    <w:rsid w:val="009810A1"/>
    <w:rsid w:val="00981D96"/>
    <w:rsid w:val="009828B8"/>
    <w:rsid w:val="00982A29"/>
    <w:rsid w:val="00983E43"/>
    <w:rsid w:val="00984B21"/>
    <w:rsid w:val="00984EB6"/>
    <w:rsid w:val="00985019"/>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48B5"/>
    <w:rsid w:val="00995CC3"/>
    <w:rsid w:val="00995D0C"/>
    <w:rsid w:val="00995D22"/>
    <w:rsid w:val="00995F5D"/>
    <w:rsid w:val="009966F1"/>
    <w:rsid w:val="00996710"/>
    <w:rsid w:val="00996C9E"/>
    <w:rsid w:val="009A0032"/>
    <w:rsid w:val="009A00B0"/>
    <w:rsid w:val="009A0D1D"/>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2734"/>
    <w:rsid w:val="009B649F"/>
    <w:rsid w:val="009B6C7B"/>
    <w:rsid w:val="009C144B"/>
    <w:rsid w:val="009C166C"/>
    <w:rsid w:val="009C24C0"/>
    <w:rsid w:val="009C32D2"/>
    <w:rsid w:val="009C4339"/>
    <w:rsid w:val="009C4BFE"/>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1C1"/>
    <w:rsid w:val="009E177F"/>
    <w:rsid w:val="009E1AA3"/>
    <w:rsid w:val="009E2D8D"/>
    <w:rsid w:val="009E388B"/>
    <w:rsid w:val="009E3B5F"/>
    <w:rsid w:val="009E3D7F"/>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672"/>
    <w:rsid w:val="00A07BD0"/>
    <w:rsid w:val="00A07C82"/>
    <w:rsid w:val="00A101F9"/>
    <w:rsid w:val="00A10C4C"/>
    <w:rsid w:val="00A10E4A"/>
    <w:rsid w:val="00A11477"/>
    <w:rsid w:val="00A11808"/>
    <w:rsid w:val="00A11967"/>
    <w:rsid w:val="00A11B8D"/>
    <w:rsid w:val="00A12772"/>
    <w:rsid w:val="00A12A72"/>
    <w:rsid w:val="00A13D6F"/>
    <w:rsid w:val="00A147A7"/>
    <w:rsid w:val="00A15BDE"/>
    <w:rsid w:val="00A164FA"/>
    <w:rsid w:val="00A1667D"/>
    <w:rsid w:val="00A1674E"/>
    <w:rsid w:val="00A20BA9"/>
    <w:rsid w:val="00A21C45"/>
    <w:rsid w:val="00A21E5D"/>
    <w:rsid w:val="00A2266D"/>
    <w:rsid w:val="00A22E33"/>
    <w:rsid w:val="00A231F3"/>
    <w:rsid w:val="00A23C33"/>
    <w:rsid w:val="00A23FC7"/>
    <w:rsid w:val="00A2435A"/>
    <w:rsid w:val="00A243C0"/>
    <w:rsid w:val="00A25978"/>
    <w:rsid w:val="00A265CC"/>
    <w:rsid w:val="00A26C37"/>
    <w:rsid w:val="00A26FD3"/>
    <w:rsid w:val="00A27292"/>
    <w:rsid w:val="00A27423"/>
    <w:rsid w:val="00A27684"/>
    <w:rsid w:val="00A276ED"/>
    <w:rsid w:val="00A27932"/>
    <w:rsid w:val="00A27BDE"/>
    <w:rsid w:val="00A27FD8"/>
    <w:rsid w:val="00A3050A"/>
    <w:rsid w:val="00A30AC2"/>
    <w:rsid w:val="00A31DAF"/>
    <w:rsid w:val="00A3218A"/>
    <w:rsid w:val="00A34C84"/>
    <w:rsid w:val="00A35EED"/>
    <w:rsid w:val="00A35F23"/>
    <w:rsid w:val="00A361ED"/>
    <w:rsid w:val="00A37092"/>
    <w:rsid w:val="00A40EB3"/>
    <w:rsid w:val="00A42EBF"/>
    <w:rsid w:val="00A44234"/>
    <w:rsid w:val="00A44681"/>
    <w:rsid w:val="00A44E48"/>
    <w:rsid w:val="00A45896"/>
    <w:rsid w:val="00A45B08"/>
    <w:rsid w:val="00A45ECC"/>
    <w:rsid w:val="00A4702A"/>
    <w:rsid w:val="00A475F8"/>
    <w:rsid w:val="00A476E2"/>
    <w:rsid w:val="00A47797"/>
    <w:rsid w:val="00A47818"/>
    <w:rsid w:val="00A501BF"/>
    <w:rsid w:val="00A50D73"/>
    <w:rsid w:val="00A50EE0"/>
    <w:rsid w:val="00A517C8"/>
    <w:rsid w:val="00A51A2B"/>
    <w:rsid w:val="00A52405"/>
    <w:rsid w:val="00A52A68"/>
    <w:rsid w:val="00A52C8C"/>
    <w:rsid w:val="00A53195"/>
    <w:rsid w:val="00A5340F"/>
    <w:rsid w:val="00A53DFD"/>
    <w:rsid w:val="00A53E45"/>
    <w:rsid w:val="00A549A1"/>
    <w:rsid w:val="00A57035"/>
    <w:rsid w:val="00A5711E"/>
    <w:rsid w:val="00A60F46"/>
    <w:rsid w:val="00A618FD"/>
    <w:rsid w:val="00A61BD7"/>
    <w:rsid w:val="00A6278A"/>
    <w:rsid w:val="00A63656"/>
    <w:rsid w:val="00A6431A"/>
    <w:rsid w:val="00A645B2"/>
    <w:rsid w:val="00A65035"/>
    <w:rsid w:val="00A677E6"/>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7E9"/>
    <w:rsid w:val="00A84755"/>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577F"/>
    <w:rsid w:val="00AA7532"/>
    <w:rsid w:val="00AB0050"/>
    <w:rsid w:val="00AB094C"/>
    <w:rsid w:val="00AB0A46"/>
    <w:rsid w:val="00AB1BBB"/>
    <w:rsid w:val="00AB29A4"/>
    <w:rsid w:val="00AB2CA8"/>
    <w:rsid w:val="00AB2DAF"/>
    <w:rsid w:val="00AB4794"/>
    <w:rsid w:val="00AB47B8"/>
    <w:rsid w:val="00AB4B12"/>
    <w:rsid w:val="00AB52E2"/>
    <w:rsid w:val="00AB5A8E"/>
    <w:rsid w:val="00AB5D55"/>
    <w:rsid w:val="00AB6A54"/>
    <w:rsid w:val="00AB6A90"/>
    <w:rsid w:val="00AB6B7E"/>
    <w:rsid w:val="00AC00BD"/>
    <w:rsid w:val="00AC0A21"/>
    <w:rsid w:val="00AC2CD6"/>
    <w:rsid w:val="00AC2E0B"/>
    <w:rsid w:val="00AC3C60"/>
    <w:rsid w:val="00AC40F2"/>
    <w:rsid w:val="00AC449D"/>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400B"/>
    <w:rsid w:val="00AE43DE"/>
    <w:rsid w:val="00AE6269"/>
    <w:rsid w:val="00AE762D"/>
    <w:rsid w:val="00AE79B5"/>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959"/>
    <w:rsid w:val="00B17BD3"/>
    <w:rsid w:val="00B17D54"/>
    <w:rsid w:val="00B20CF9"/>
    <w:rsid w:val="00B2109D"/>
    <w:rsid w:val="00B24877"/>
    <w:rsid w:val="00B26012"/>
    <w:rsid w:val="00B261D2"/>
    <w:rsid w:val="00B26305"/>
    <w:rsid w:val="00B26351"/>
    <w:rsid w:val="00B2758D"/>
    <w:rsid w:val="00B30EBB"/>
    <w:rsid w:val="00B31016"/>
    <w:rsid w:val="00B31E15"/>
    <w:rsid w:val="00B31EBA"/>
    <w:rsid w:val="00B326D8"/>
    <w:rsid w:val="00B32BBC"/>
    <w:rsid w:val="00B32C2F"/>
    <w:rsid w:val="00B33320"/>
    <w:rsid w:val="00B3493B"/>
    <w:rsid w:val="00B35BB0"/>
    <w:rsid w:val="00B361B0"/>
    <w:rsid w:val="00B36B9A"/>
    <w:rsid w:val="00B376D2"/>
    <w:rsid w:val="00B37D55"/>
    <w:rsid w:val="00B40A9A"/>
    <w:rsid w:val="00B40D9C"/>
    <w:rsid w:val="00B4220A"/>
    <w:rsid w:val="00B424D7"/>
    <w:rsid w:val="00B42BCC"/>
    <w:rsid w:val="00B42DCF"/>
    <w:rsid w:val="00B4331C"/>
    <w:rsid w:val="00B435FB"/>
    <w:rsid w:val="00B43619"/>
    <w:rsid w:val="00B44230"/>
    <w:rsid w:val="00B44774"/>
    <w:rsid w:val="00B47E19"/>
    <w:rsid w:val="00B51E8F"/>
    <w:rsid w:val="00B51EDF"/>
    <w:rsid w:val="00B5261A"/>
    <w:rsid w:val="00B52953"/>
    <w:rsid w:val="00B52DD8"/>
    <w:rsid w:val="00B52E2E"/>
    <w:rsid w:val="00B5339B"/>
    <w:rsid w:val="00B538A2"/>
    <w:rsid w:val="00B53A78"/>
    <w:rsid w:val="00B54142"/>
    <w:rsid w:val="00B56E47"/>
    <w:rsid w:val="00B57AD9"/>
    <w:rsid w:val="00B60AFD"/>
    <w:rsid w:val="00B61018"/>
    <w:rsid w:val="00B61D12"/>
    <w:rsid w:val="00B6258F"/>
    <w:rsid w:val="00B639AA"/>
    <w:rsid w:val="00B63F63"/>
    <w:rsid w:val="00B64546"/>
    <w:rsid w:val="00B64677"/>
    <w:rsid w:val="00B6572B"/>
    <w:rsid w:val="00B659F6"/>
    <w:rsid w:val="00B66A13"/>
    <w:rsid w:val="00B67445"/>
    <w:rsid w:val="00B67730"/>
    <w:rsid w:val="00B67810"/>
    <w:rsid w:val="00B715E1"/>
    <w:rsid w:val="00B720D8"/>
    <w:rsid w:val="00B73373"/>
    <w:rsid w:val="00B742D7"/>
    <w:rsid w:val="00B759CA"/>
    <w:rsid w:val="00B768F5"/>
    <w:rsid w:val="00B77187"/>
    <w:rsid w:val="00B772D2"/>
    <w:rsid w:val="00B7743A"/>
    <w:rsid w:val="00B77D70"/>
    <w:rsid w:val="00B77F3A"/>
    <w:rsid w:val="00B802A7"/>
    <w:rsid w:val="00B81351"/>
    <w:rsid w:val="00B81725"/>
    <w:rsid w:val="00B83C59"/>
    <w:rsid w:val="00B83F54"/>
    <w:rsid w:val="00B85F89"/>
    <w:rsid w:val="00B87549"/>
    <w:rsid w:val="00B8799F"/>
    <w:rsid w:val="00B9002F"/>
    <w:rsid w:val="00B91367"/>
    <w:rsid w:val="00B918ED"/>
    <w:rsid w:val="00B92591"/>
    <w:rsid w:val="00B9320B"/>
    <w:rsid w:val="00B94B4A"/>
    <w:rsid w:val="00B95398"/>
    <w:rsid w:val="00BA1802"/>
    <w:rsid w:val="00BA3804"/>
    <w:rsid w:val="00BA3C3C"/>
    <w:rsid w:val="00BA4CB5"/>
    <w:rsid w:val="00BA4D14"/>
    <w:rsid w:val="00BA5237"/>
    <w:rsid w:val="00BA7111"/>
    <w:rsid w:val="00BA751E"/>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53B"/>
    <w:rsid w:val="00BC367D"/>
    <w:rsid w:val="00BC4B70"/>
    <w:rsid w:val="00BC520D"/>
    <w:rsid w:val="00BC69D1"/>
    <w:rsid w:val="00BD0013"/>
    <w:rsid w:val="00BD0B58"/>
    <w:rsid w:val="00BD19C5"/>
    <w:rsid w:val="00BD1C8B"/>
    <w:rsid w:val="00BD21F7"/>
    <w:rsid w:val="00BD2273"/>
    <w:rsid w:val="00BD2434"/>
    <w:rsid w:val="00BD2E2A"/>
    <w:rsid w:val="00BD55FD"/>
    <w:rsid w:val="00BD5AAA"/>
    <w:rsid w:val="00BD5C4C"/>
    <w:rsid w:val="00BD5D68"/>
    <w:rsid w:val="00BD6050"/>
    <w:rsid w:val="00BD693B"/>
    <w:rsid w:val="00BD6C8F"/>
    <w:rsid w:val="00BD7B79"/>
    <w:rsid w:val="00BE0A9D"/>
    <w:rsid w:val="00BE0DA2"/>
    <w:rsid w:val="00BE2830"/>
    <w:rsid w:val="00BE2911"/>
    <w:rsid w:val="00BE2DC7"/>
    <w:rsid w:val="00BE2FCA"/>
    <w:rsid w:val="00BE4333"/>
    <w:rsid w:val="00BE49AA"/>
    <w:rsid w:val="00BE68EC"/>
    <w:rsid w:val="00BE7C1C"/>
    <w:rsid w:val="00BF030C"/>
    <w:rsid w:val="00BF21CA"/>
    <w:rsid w:val="00BF21D3"/>
    <w:rsid w:val="00BF349C"/>
    <w:rsid w:val="00BF374B"/>
    <w:rsid w:val="00BF3D22"/>
    <w:rsid w:val="00BF62B9"/>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35D"/>
    <w:rsid w:val="00C25794"/>
    <w:rsid w:val="00C26869"/>
    <w:rsid w:val="00C27707"/>
    <w:rsid w:val="00C30EAA"/>
    <w:rsid w:val="00C314C2"/>
    <w:rsid w:val="00C32CEB"/>
    <w:rsid w:val="00C33FDC"/>
    <w:rsid w:val="00C3493D"/>
    <w:rsid w:val="00C35427"/>
    <w:rsid w:val="00C360DB"/>
    <w:rsid w:val="00C362F6"/>
    <w:rsid w:val="00C36622"/>
    <w:rsid w:val="00C37273"/>
    <w:rsid w:val="00C3769F"/>
    <w:rsid w:val="00C40442"/>
    <w:rsid w:val="00C431E6"/>
    <w:rsid w:val="00C43F55"/>
    <w:rsid w:val="00C447B7"/>
    <w:rsid w:val="00C44905"/>
    <w:rsid w:val="00C45442"/>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7B1F"/>
    <w:rsid w:val="00C77B35"/>
    <w:rsid w:val="00C77B77"/>
    <w:rsid w:val="00C81714"/>
    <w:rsid w:val="00C81F11"/>
    <w:rsid w:val="00C83613"/>
    <w:rsid w:val="00C83D84"/>
    <w:rsid w:val="00C84A5D"/>
    <w:rsid w:val="00C8539C"/>
    <w:rsid w:val="00C85864"/>
    <w:rsid w:val="00C85D6C"/>
    <w:rsid w:val="00C864C0"/>
    <w:rsid w:val="00C90AFC"/>
    <w:rsid w:val="00C90C24"/>
    <w:rsid w:val="00C91F5B"/>
    <w:rsid w:val="00C9262F"/>
    <w:rsid w:val="00C93A31"/>
    <w:rsid w:val="00C93D81"/>
    <w:rsid w:val="00C95657"/>
    <w:rsid w:val="00C95843"/>
    <w:rsid w:val="00C95D77"/>
    <w:rsid w:val="00C95E61"/>
    <w:rsid w:val="00C97916"/>
    <w:rsid w:val="00CA0E8A"/>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69B1"/>
    <w:rsid w:val="00CC69C9"/>
    <w:rsid w:val="00CC6C02"/>
    <w:rsid w:val="00CC7D01"/>
    <w:rsid w:val="00CD02DA"/>
    <w:rsid w:val="00CD2DDE"/>
    <w:rsid w:val="00CD3FA9"/>
    <w:rsid w:val="00CD4656"/>
    <w:rsid w:val="00CD480C"/>
    <w:rsid w:val="00CD596C"/>
    <w:rsid w:val="00CD5AA9"/>
    <w:rsid w:val="00CE024F"/>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1568"/>
    <w:rsid w:val="00D12B18"/>
    <w:rsid w:val="00D1321E"/>
    <w:rsid w:val="00D152A4"/>
    <w:rsid w:val="00D15B7E"/>
    <w:rsid w:val="00D16476"/>
    <w:rsid w:val="00D168E4"/>
    <w:rsid w:val="00D16DFC"/>
    <w:rsid w:val="00D1792E"/>
    <w:rsid w:val="00D22459"/>
    <w:rsid w:val="00D229C1"/>
    <w:rsid w:val="00D237D1"/>
    <w:rsid w:val="00D23A14"/>
    <w:rsid w:val="00D24399"/>
    <w:rsid w:val="00D2482B"/>
    <w:rsid w:val="00D24B01"/>
    <w:rsid w:val="00D25EA7"/>
    <w:rsid w:val="00D269D8"/>
    <w:rsid w:val="00D27227"/>
    <w:rsid w:val="00D27585"/>
    <w:rsid w:val="00D27F65"/>
    <w:rsid w:val="00D31741"/>
    <w:rsid w:val="00D31C3B"/>
    <w:rsid w:val="00D3347B"/>
    <w:rsid w:val="00D33B80"/>
    <w:rsid w:val="00D33C21"/>
    <w:rsid w:val="00D344B9"/>
    <w:rsid w:val="00D36BD6"/>
    <w:rsid w:val="00D37D30"/>
    <w:rsid w:val="00D40690"/>
    <w:rsid w:val="00D408E1"/>
    <w:rsid w:val="00D40B43"/>
    <w:rsid w:val="00D41CE4"/>
    <w:rsid w:val="00D43B50"/>
    <w:rsid w:val="00D44E02"/>
    <w:rsid w:val="00D45167"/>
    <w:rsid w:val="00D468C7"/>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79DA"/>
    <w:rsid w:val="00D71D65"/>
    <w:rsid w:val="00D71DED"/>
    <w:rsid w:val="00D72B05"/>
    <w:rsid w:val="00D73217"/>
    <w:rsid w:val="00D741FB"/>
    <w:rsid w:val="00D755B7"/>
    <w:rsid w:val="00D7594A"/>
    <w:rsid w:val="00D7709E"/>
    <w:rsid w:val="00D7772F"/>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6740"/>
    <w:rsid w:val="00D97535"/>
    <w:rsid w:val="00D97E4F"/>
    <w:rsid w:val="00DA0640"/>
    <w:rsid w:val="00DA07D6"/>
    <w:rsid w:val="00DA08FC"/>
    <w:rsid w:val="00DA0CDE"/>
    <w:rsid w:val="00DA1701"/>
    <w:rsid w:val="00DA24AF"/>
    <w:rsid w:val="00DA2681"/>
    <w:rsid w:val="00DA2903"/>
    <w:rsid w:val="00DA3451"/>
    <w:rsid w:val="00DA4869"/>
    <w:rsid w:val="00DA6271"/>
    <w:rsid w:val="00DA6DAE"/>
    <w:rsid w:val="00DA72FF"/>
    <w:rsid w:val="00DA7307"/>
    <w:rsid w:val="00DB0AB4"/>
    <w:rsid w:val="00DB0B00"/>
    <w:rsid w:val="00DB0D38"/>
    <w:rsid w:val="00DB1ADE"/>
    <w:rsid w:val="00DB21D1"/>
    <w:rsid w:val="00DB3377"/>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E016C"/>
    <w:rsid w:val="00DE0C37"/>
    <w:rsid w:val="00DE290E"/>
    <w:rsid w:val="00DE3BC8"/>
    <w:rsid w:val="00DE4305"/>
    <w:rsid w:val="00DE6D9B"/>
    <w:rsid w:val="00DE73D5"/>
    <w:rsid w:val="00DF091E"/>
    <w:rsid w:val="00DF1666"/>
    <w:rsid w:val="00DF1D19"/>
    <w:rsid w:val="00DF1FD8"/>
    <w:rsid w:val="00DF2066"/>
    <w:rsid w:val="00DF27F1"/>
    <w:rsid w:val="00DF2EE2"/>
    <w:rsid w:val="00DF354F"/>
    <w:rsid w:val="00DF3B98"/>
    <w:rsid w:val="00DF464C"/>
    <w:rsid w:val="00DF54E6"/>
    <w:rsid w:val="00DF6654"/>
    <w:rsid w:val="00DF6891"/>
    <w:rsid w:val="00DF6B8D"/>
    <w:rsid w:val="00DF745C"/>
    <w:rsid w:val="00DF74B5"/>
    <w:rsid w:val="00DF771C"/>
    <w:rsid w:val="00E006C7"/>
    <w:rsid w:val="00E00A7E"/>
    <w:rsid w:val="00E00AF1"/>
    <w:rsid w:val="00E0190A"/>
    <w:rsid w:val="00E02137"/>
    <w:rsid w:val="00E02459"/>
    <w:rsid w:val="00E02566"/>
    <w:rsid w:val="00E041FE"/>
    <w:rsid w:val="00E04801"/>
    <w:rsid w:val="00E0610D"/>
    <w:rsid w:val="00E0648A"/>
    <w:rsid w:val="00E067FB"/>
    <w:rsid w:val="00E0712A"/>
    <w:rsid w:val="00E10560"/>
    <w:rsid w:val="00E105D7"/>
    <w:rsid w:val="00E10B9E"/>
    <w:rsid w:val="00E12944"/>
    <w:rsid w:val="00E13931"/>
    <w:rsid w:val="00E149EC"/>
    <w:rsid w:val="00E15D13"/>
    <w:rsid w:val="00E15E49"/>
    <w:rsid w:val="00E15E6E"/>
    <w:rsid w:val="00E2008F"/>
    <w:rsid w:val="00E20340"/>
    <w:rsid w:val="00E2067A"/>
    <w:rsid w:val="00E2153E"/>
    <w:rsid w:val="00E21BD9"/>
    <w:rsid w:val="00E21C4F"/>
    <w:rsid w:val="00E23DAB"/>
    <w:rsid w:val="00E24248"/>
    <w:rsid w:val="00E24D56"/>
    <w:rsid w:val="00E2521C"/>
    <w:rsid w:val="00E2704E"/>
    <w:rsid w:val="00E27122"/>
    <w:rsid w:val="00E2715B"/>
    <w:rsid w:val="00E315F0"/>
    <w:rsid w:val="00E31B09"/>
    <w:rsid w:val="00E3205D"/>
    <w:rsid w:val="00E323A0"/>
    <w:rsid w:val="00E34E8D"/>
    <w:rsid w:val="00E3742C"/>
    <w:rsid w:val="00E40827"/>
    <w:rsid w:val="00E412E0"/>
    <w:rsid w:val="00E4197A"/>
    <w:rsid w:val="00E42509"/>
    <w:rsid w:val="00E42724"/>
    <w:rsid w:val="00E430F8"/>
    <w:rsid w:val="00E4338F"/>
    <w:rsid w:val="00E442AA"/>
    <w:rsid w:val="00E446FE"/>
    <w:rsid w:val="00E44B8E"/>
    <w:rsid w:val="00E45069"/>
    <w:rsid w:val="00E45980"/>
    <w:rsid w:val="00E46322"/>
    <w:rsid w:val="00E469C8"/>
    <w:rsid w:val="00E46ED7"/>
    <w:rsid w:val="00E47202"/>
    <w:rsid w:val="00E47469"/>
    <w:rsid w:val="00E505CE"/>
    <w:rsid w:val="00E51124"/>
    <w:rsid w:val="00E516CD"/>
    <w:rsid w:val="00E51B85"/>
    <w:rsid w:val="00E51EAE"/>
    <w:rsid w:val="00E5228A"/>
    <w:rsid w:val="00E523FA"/>
    <w:rsid w:val="00E53EA1"/>
    <w:rsid w:val="00E546C7"/>
    <w:rsid w:val="00E548CC"/>
    <w:rsid w:val="00E55E4F"/>
    <w:rsid w:val="00E56363"/>
    <w:rsid w:val="00E5721A"/>
    <w:rsid w:val="00E57B83"/>
    <w:rsid w:val="00E60846"/>
    <w:rsid w:val="00E61C61"/>
    <w:rsid w:val="00E626E4"/>
    <w:rsid w:val="00E62C03"/>
    <w:rsid w:val="00E64A71"/>
    <w:rsid w:val="00E661C0"/>
    <w:rsid w:val="00E66366"/>
    <w:rsid w:val="00E66A5D"/>
    <w:rsid w:val="00E70299"/>
    <w:rsid w:val="00E716AE"/>
    <w:rsid w:val="00E721F3"/>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6790"/>
    <w:rsid w:val="00E87FA5"/>
    <w:rsid w:val="00E912D4"/>
    <w:rsid w:val="00E920C0"/>
    <w:rsid w:val="00E938A4"/>
    <w:rsid w:val="00E93B77"/>
    <w:rsid w:val="00E94E0B"/>
    <w:rsid w:val="00E95423"/>
    <w:rsid w:val="00E9627E"/>
    <w:rsid w:val="00E96B8F"/>
    <w:rsid w:val="00E96CB7"/>
    <w:rsid w:val="00E972C4"/>
    <w:rsid w:val="00EA0DA9"/>
    <w:rsid w:val="00EA19CC"/>
    <w:rsid w:val="00EA28D2"/>
    <w:rsid w:val="00EA3C9E"/>
    <w:rsid w:val="00EA4C4F"/>
    <w:rsid w:val="00EA57D4"/>
    <w:rsid w:val="00EA5F84"/>
    <w:rsid w:val="00EA666C"/>
    <w:rsid w:val="00EA6A78"/>
    <w:rsid w:val="00EB0D2A"/>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619"/>
    <w:rsid w:val="00EC1208"/>
    <w:rsid w:val="00EC33B8"/>
    <w:rsid w:val="00EC409A"/>
    <w:rsid w:val="00EC6662"/>
    <w:rsid w:val="00EC71EC"/>
    <w:rsid w:val="00EC768A"/>
    <w:rsid w:val="00ED0267"/>
    <w:rsid w:val="00ED2135"/>
    <w:rsid w:val="00ED3234"/>
    <w:rsid w:val="00ED3302"/>
    <w:rsid w:val="00ED44E4"/>
    <w:rsid w:val="00ED4777"/>
    <w:rsid w:val="00ED5973"/>
    <w:rsid w:val="00ED6741"/>
    <w:rsid w:val="00ED6DE1"/>
    <w:rsid w:val="00ED6E71"/>
    <w:rsid w:val="00ED75C9"/>
    <w:rsid w:val="00ED79DC"/>
    <w:rsid w:val="00EE0598"/>
    <w:rsid w:val="00EE0A34"/>
    <w:rsid w:val="00EE0EAB"/>
    <w:rsid w:val="00EE4C15"/>
    <w:rsid w:val="00EE4D06"/>
    <w:rsid w:val="00EE4EF5"/>
    <w:rsid w:val="00EE6214"/>
    <w:rsid w:val="00EE6EAF"/>
    <w:rsid w:val="00EE7104"/>
    <w:rsid w:val="00EF3E17"/>
    <w:rsid w:val="00EF4214"/>
    <w:rsid w:val="00EF4290"/>
    <w:rsid w:val="00EF4998"/>
    <w:rsid w:val="00EF590D"/>
    <w:rsid w:val="00EF5F20"/>
    <w:rsid w:val="00EF682A"/>
    <w:rsid w:val="00EF6BFC"/>
    <w:rsid w:val="00EF7CFF"/>
    <w:rsid w:val="00F0010D"/>
    <w:rsid w:val="00F016CC"/>
    <w:rsid w:val="00F01778"/>
    <w:rsid w:val="00F01A4E"/>
    <w:rsid w:val="00F01AC6"/>
    <w:rsid w:val="00F03ED5"/>
    <w:rsid w:val="00F046FC"/>
    <w:rsid w:val="00F04A00"/>
    <w:rsid w:val="00F06B7F"/>
    <w:rsid w:val="00F06C9D"/>
    <w:rsid w:val="00F06EA6"/>
    <w:rsid w:val="00F11417"/>
    <w:rsid w:val="00F12338"/>
    <w:rsid w:val="00F14872"/>
    <w:rsid w:val="00F14CE4"/>
    <w:rsid w:val="00F1546B"/>
    <w:rsid w:val="00F161B7"/>
    <w:rsid w:val="00F16253"/>
    <w:rsid w:val="00F16AE7"/>
    <w:rsid w:val="00F1701F"/>
    <w:rsid w:val="00F178E0"/>
    <w:rsid w:val="00F2015B"/>
    <w:rsid w:val="00F204AC"/>
    <w:rsid w:val="00F219C2"/>
    <w:rsid w:val="00F223B1"/>
    <w:rsid w:val="00F23251"/>
    <w:rsid w:val="00F23847"/>
    <w:rsid w:val="00F23C3A"/>
    <w:rsid w:val="00F245B7"/>
    <w:rsid w:val="00F24693"/>
    <w:rsid w:val="00F24984"/>
    <w:rsid w:val="00F254A7"/>
    <w:rsid w:val="00F26711"/>
    <w:rsid w:val="00F2748A"/>
    <w:rsid w:val="00F30546"/>
    <w:rsid w:val="00F30C28"/>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E9"/>
    <w:rsid w:val="00F522A4"/>
    <w:rsid w:val="00F53510"/>
    <w:rsid w:val="00F54E51"/>
    <w:rsid w:val="00F554D6"/>
    <w:rsid w:val="00F55F0B"/>
    <w:rsid w:val="00F5698A"/>
    <w:rsid w:val="00F5704A"/>
    <w:rsid w:val="00F60CE3"/>
    <w:rsid w:val="00F61169"/>
    <w:rsid w:val="00F61695"/>
    <w:rsid w:val="00F61FC2"/>
    <w:rsid w:val="00F6262E"/>
    <w:rsid w:val="00F6475A"/>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9044B"/>
    <w:rsid w:val="00F915DD"/>
    <w:rsid w:val="00F935C3"/>
    <w:rsid w:val="00F93727"/>
    <w:rsid w:val="00F93984"/>
    <w:rsid w:val="00F94039"/>
    <w:rsid w:val="00F94903"/>
    <w:rsid w:val="00F952B5"/>
    <w:rsid w:val="00F954D3"/>
    <w:rsid w:val="00F954EA"/>
    <w:rsid w:val="00F9640E"/>
    <w:rsid w:val="00FA01FC"/>
    <w:rsid w:val="00FA0DC0"/>
    <w:rsid w:val="00FA14B0"/>
    <w:rsid w:val="00FA2201"/>
    <w:rsid w:val="00FA2E17"/>
    <w:rsid w:val="00FA3ECA"/>
    <w:rsid w:val="00FA4C79"/>
    <w:rsid w:val="00FA54D9"/>
    <w:rsid w:val="00FA598E"/>
    <w:rsid w:val="00FA663B"/>
    <w:rsid w:val="00FA6C75"/>
    <w:rsid w:val="00FA7116"/>
    <w:rsid w:val="00FB02A7"/>
    <w:rsid w:val="00FB0D49"/>
    <w:rsid w:val="00FB198F"/>
    <w:rsid w:val="00FB2A8F"/>
    <w:rsid w:val="00FB3D68"/>
    <w:rsid w:val="00FB4212"/>
    <w:rsid w:val="00FB4FEF"/>
    <w:rsid w:val="00FB5A78"/>
    <w:rsid w:val="00FB6721"/>
    <w:rsid w:val="00FB69E0"/>
    <w:rsid w:val="00FB6FD4"/>
    <w:rsid w:val="00FB7128"/>
    <w:rsid w:val="00FC097E"/>
    <w:rsid w:val="00FC0DBD"/>
    <w:rsid w:val="00FC107E"/>
    <w:rsid w:val="00FC1126"/>
    <w:rsid w:val="00FC16E3"/>
    <w:rsid w:val="00FC1973"/>
    <w:rsid w:val="00FC29D4"/>
    <w:rsid w:val="00FC2C4F"/>
    <w:rsid w:val="00FC3BE5"/>
    <w:rsid w:val="00FC3DAC"/>
    <w:rsid w:val="00FC44AA"/>
    <w:rsid w:val="00FC5341"/>
    <w:rsid w:val="00FD06BF"/>
    <w:rsid w:val="00FD1476"/>
    <w:rsid w:val="00FD19B7"/>
    <w:rsid w:val="00FD2E69"/>
    <w:rsid w:val="00FD33AF"/>
    <w:rsid w:val="00FD5AE7"/>
    <w:rsid w:val="00FD5DFC"/>
    <w:rsid w:val="00FD5EA6"/>
    <w:rsid w:val="00FD686F"/>
    <w:rsid w:val="00FD7204"/>
    <w:rsid w:val="00FD723D"/>
    <w:rsid w:val="00FD73DF"/>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4.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4</TotalTime>
  <Pages>23</Pages>
  <Words>27187</Words>
  <Characters>154967</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692</cp:revision>
  <dcterms:created xsi:type="dcterms:W3CDTF">2021-10-12T21:30:00Z</dcterms:created>
  <dcterms:modified xsi:type="dcterms:W3CDTF">2021-10-22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